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79138" w14:textId="183CDA56" w:rsidR="00371C33" w:rsidRPr="001F007D" w:rsidRDefault="00371C33" w:rsidP="00ED39E7">
      <w:pPr>
        <w:rPr>
          <w:rFonts w:ascii="Times New Roman" w:hAnsi="Times New Roman" w:cs="Times New Roman"/>
          <w:bCs/>
          <w:sz w:val="24"/>
          <w:szCs w:val="24"/>
        </w:rPr>
      </w:pPr>
      <w:r w:rsidRPr="001F007D">
        <w:rPr>
          <w:rFonts w:ascii="Times New Roman" w:hAnsi="Times New Roman" w:cs="Times New Roman"/>
          <w:bCs/>
          <w:sz w:val="24"/>
          <w:szCs w:val="24"/>
        </w:rPr>
        <w:t xml:space="preserve">The orbitofrontal cortex (OFC) is critical to behavioural flexibility when learning and behaviour need to be updated to reflect a change in the environment [REFS]. In particular, the OFC is </w:t>
      </w:r>
      <w:r w:rsidR="00DD1601">
        <w:rPr>
          <w:rFonts w:ascii="Times New Roman" w:hAnsi="Times New Roman" w:cs="Times New Roman"/>
          <w:bCs/>
          <w:sz w:val="24"/>
          <w:szCs w:val="24"/>
        </w:rPr>
        <w:t xml:space="preserve">necessary for </w:t>
      </w:r>
      <w:r w:rsidR="001B44BD">
        <w:rPr>
          <w:rFonts w:ascii="Times New Roman" w:hAnsi="Times New Roman" w:cs="Times New Roman"/>
          <w:bCs/>
          <w:sz w:val="24"/>
          <w:szCs w:val="24"/>
        </w:rPr>
        <w:t xml:space="preserve">appropriately updating </w:t>
      </w:r>
      <w:r w:rsidR="005B77CF">
        <w:rPr>
          <w:rFonts w:ascii="Times New Roman" w:hAnsi="Times New Roman" w:cs="Times New Roman"/>
          <w:bCs/>
          <w:sz w:val="24"/>
          <w:szCs w:val="24"/>
        </w:rPr>
        <w:t>behavior</w:t>
      </w:r>
      <w:r w:rsidRPr="001F007D">
        <w:rPr>
          <w:rFonts w:ascii="Times New Roman" w:hAnsi="Times New Roman" w:cs="Times New Roman"/>
          <w:bCs/>
          <w:sz w:val="24"/>
          <w:szCs w:val="24"/>
        </w:rPr>
        <w:t xml:space="preserve"> when the contingencies between predictive cues and outcomes change, or when outcomes change in value [REFS].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REFS]), furthermore the coding of these features develops over the course of learning to predictive cues in anticipation of the expected outcome.</w:t>
      </w:r>
      <w:r>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REFS], which are critical for learning [REFS].</w:t>
      </w:r>
    </w:p>
    <w:p w14:paraId="28729E08" w14:textId="36C64B09" w:rsidR="00361B6B" w:rsidRDefault="0005681E" w:rsidP="0005681E">
      <w:pPr>
        <w:ind w:firstLine="360"/>
        <w:rPr>
          <w:rFonts w:ascii="Times New Roman" w:hAnsi="Times New Roman" w:cs="Times New Roman"/>
          <w:bCs/>
          <w:sz w:val="24"/>
          <w:szCs w:val="24"/>
        </w:rPr>
      </w:pPr>
      <w:r w:rsidRPr="0005681E">
        <w:rPr>
          <w:rFonts w:ascii="Times New Roman" w:hAnsi="Times New Roman" w:cs="Times New Roman"/>
          <w:bCs/>
          <w:sz w:val="24"/>
          <w:szCs w:val="24"/>
        </w:rPr>
        <w:t>Most accounts of OFC function reconcile the encoding of these features of predicted outcomes with functional evidence following causal manipulations of OFC function such as lesions and functional inactivation.</w:t>
      </w:r>
      <w:r w:rsidR="0024476D">
        <w:rPr>
          <w:rFonts w:ascii="Times New Roman" w:hAnsi="Times New Roman" w:cs="Times New Roman"/>
          <w:bCs/>
          <w:sz w:val="24"/>
          <w:szCs w:val="24"/>
        </w:rPr>
        <w:t xml:space="preserve"> </w:t>
      </w:r>
      <w:r w:rsidR="00D55EEA">
        <w:rPr>
          <w:rFonts w:ascii="Times New Roman" w:hAnsi="Times New Roman" w:cs="Times New Roman"/>
          <w:bCs/>
          <w:sz w:val="24"/>
          <w:szCs w:val="24"/>
        </w:rPr>
        <w:t xml:space="preserve">For example, OFC lesions </w:t>
      </w:r>
      <w:r w:rsidR="001F6276">
        <w:rPr>
          <w:rFonts w:ascii="Times New Roman" w:hAnsi="Times New Roman" w:cs="Times New Roman"/>
          <w:bCs/>
          <w:sz w:val="24"/>
          <w:szCs w:val="24"/>
        </w:rPr>
        <w:t xml:space="preserve">reliably </w:t>
      </w:r>
      <w:r w:rsidR="00D55EEA">
        <w:rPr>
          <w:rFonts w:ascii="Times New Roman" w:hAnsi="Times New Roman" w:cs="Times New Roman"/>
          <w:bCs/>
          <w:sz w:val="24"/>
          <w:szCs w:val="24"/>
        </w:rPr>
        <w:t>disrupt appropriate behaviour in Pavlovian outcome devaluation tasks</w:t>
      </w:r>
      <w:r w:rsidR="00800AE5">
        <w:rPr>
          <w:rFonts w:ascii="Times New Roman" w:hAnsi="Times New Roman" w:cs="Times New Roman"/>
          <w:bCs/>
          <w:sz w:val="24"/>
          <w:szCs w:val="24"/>
        </w:rPr>
        <w:t xml:space="preserve"> in a range of species (REFS)</w:t>
      </w:r>
      <w:r w:rsidR="00D55EEA">
        <w:rPr>
          <w:rFonts w:ascii="Times New Roman" w:hAnsi="Times New Roman" w:cs="Times New Roman"/>
          <w:bCs/>
          <w:sz w:val="24"/>
          <w:szCs w:val="24"/>
        </w:rPr>
        <w:t xml:space="preserve">. </w:t>
      </w:r>
      <w:r w:rsidR="00EC10D4">
        <w:rPr>
          <w:rFonts w:ascii="Times New Roman" w:hAnsi="Times New Roman" w:cs="Times New Roman"/>
          <w:bCs/>
          <w:sz w:val="24"/>
          <w:szCs w:val="24"/>
        </w:rPr>
        <w:t>In this task the subject first learn</w:t>
      </w:r>
      <w:r w:rsidR="00A91468">
        <w:rPr>
          <w:rFonts w:ascii="Times New Roman" w:hAnsi="Times New Roman" w:cs="Times New Roman"/>
          <w:bCs/>
          <w:sz w:val="24"/>
          <w:szCs w:val="24"/>
        </w:rPr>
        <w:t>s that a cue predicts a</w:t>
      </w:r>
      <w:r w:rsidR="00DF4607">
        <w:rPr>
          <w:rFonts w:ascii="Times New Roman" w:hAnsi="Times New Roman" w:cs="Times New Roman"/>
          <w:bCs/>
          <w:sz w:val="24"/>
          <w:szCs w:val="24"/>
        </w:rPr>
        <w:t xml:space="preserve"> food reward </w:t>
      </w:r>
      <w:r w:rsidR="00A91468">
        <w:rPr>
          <w:rFonts w:ascii="Times New Roman" w:hAnsi="Times New Roman" w:cs="Times New Roman"/>
          <w:bCs/>
          <w:sz w:val="24"/>
          <w:szCs w:val="24"/>
        </w:rPr>
        <w:t>outcome (acquisition). Next, th</w:t>
      </w:r>
      <w:r w:rsidR="002E2B52">
        <w:rPr>
          <w:rFonts w:ascii="Times New Roman" w:hAnsi="Times New Roman" w:cs="Times New Roman"/>
          <w:bCs/>
          <w:sz w:val="24"/>
          <w:szCs w:val="24"/>
        </w:rPr>
        <w:t xml:space="preserve">e value of the outcome is </w:t>
      </w:r>
      <w:r w:rsidR="005B7D1F">
        <w:rPr>
          <w:rFonts w:ascii="Times New Roman" w:hAnsi="Times New Roman" w:cs="Times New Roman"/>
          <w:bCs/>
          <w:sz w:val="24"/>
          <w:szCs w:val="24"/>
        </w:rPr>
        <w:t xml:space="preserve">devalued, </w:t>
      </w:r>
      <w:r w:rsidR="00DF4607">
        <w:rPr>
          <w:rFonts w:ascii="Times New Roman" w:hAnsi="Times New Roman" w:cs="Times New Roman"/>
          <w:bCs/>
          <w:sz w:val="24"/>
          <w:szCs w:val="24"/>
        </w:rPr>
        <w:t xml:space="preserve">usually by pairing the consumption of the food reward with </w:t>
      </w:r>
      <w:r w:rsidR="00CF51C8">
        <w:rPr>
          <w:rFonts w:ascii="Times New Roman" w:hAnsi="Times New Roman" w:cs="Times New Roman"/>
          <w:bCs/>
          <w:sz w:val="24"/>
          <w:szCs w:val="24"/>
        </w:rPr>
        <w:t xml:space="preserve">illness or nausea to create a specific taste </w:t>
      </w:r>
      <w:r w:rsidR="00CC76C3">
        <w:rPr>
          <w:rFonts w:ascii="Times New Roman" w:hAnsi="Times New Roman" w:cs="Times New Roman"/>
          <w:bCs/>
          <w:sz w:val="24"/>
          <w:szCs w:val="24"/>
        </w:rPr>
        <w:t>aversion.</w:t>
      </w:r>
      <w:r w:rsidR="00241F01">
        <w:rPr>
          <w:rFonts w:ascii="Times New Roman" w:hAnsi="Times New Roman" w:cs="Times New Roman"/>
          <w:bCs/>
          <w:sz w:val="24"/>
          <w:szCs w:val="24"/>
        </w:rPr>
        <w:t xml:space="preserve"> Finally, at test the subject is presented with the</w:t>
      </w:r>
      <w:r w:rsidR="00981EE0">
        <w:rPr>
          <w:rFonts w:ascii="Times New Roman" w:hAnsi="Times New Roman" w:cs="Times New Roman"/>
          <w:bCs/>
          <w:sz w:val="24"/>
          <w:szCs w:val="24"/>
        </w:rPr>
        <w:t xml:space="preserve"> predictive cue again to </w:t>
      </w:r>
      <w:r w:rsidR="004F64A8">
        <w:rPr>
          <w:rFonts w:ascii="Times New Roman" w:hAnsi="Times New Roman" w:cs="Times New Roman"/>
          <w:bCs/>
          <w:sz w:val="24"/>
          <w:szCs w:val="24"/>
        </w:rPr>
        <w:t xml:space="preserve">assess how much they will respond in anticipation of the now </w:t>
      </w:r>
      <w:r w:rsidR="00306F2E">
        <w:rPr>
          <w:rFonts w:ascii="Times New Roman" w:hAnsi="Times New Roman" w:cs="Times New Roman"/>
          <w:bCs/>
          <w:sz w:val="24"/>
          <w:szCs w:val="24"/>
        </w:rPr>
        <w:t xml:space="preserve">undesirable outcome. Control subjects </w:t>
      </w:r>
      <w:r w:rsidR="00C243E6">
        <w:rPr>
          <w:rFonts w:ascii="Times New Roman" w:hAnsi="Times New Roman" w:cs="Times New Roman"/>
          <w:bCs/>
          <w:sz w:val="24"/>
          <w:szCs w:val="24"/>
        </w:rPr>
        <w:t>will significantly reduce their responding in the presence of the cue that predicts the devalued outcome</w:t>
      </w:r>
      <w:r w:rsidR="00B20B12">
        <w:rPr>
          <w:rFonts w:ascii="Times New Roman" w:hAnsi="Times New Roman" w:cs="Times New Roman"/>
          <w:bCs/>
          <w:sz w:val="24"/>
          <w:szCs w:val="24"/>
        </w:rPr>
        <w:t xml:space="preserve"> (the devaluation effect)</w:t>
      </w:r>
      <w:r w:rsidR="00C243E6">
        <w:rPr>
          <w:rFonts w:ascii="Times New Roman" w:hAnsi="Times New Roman" w:cs="Times New Roman"/>
          <w:bCs/>
          <w:sz w:val="24"/>
          <w:szCs w:val="24"/>
        </w:rPr>
        <w:t xml:space="preserve">, whereas </w:t>
      </w:r>
      <w:r w:rsidR="00D251D3">
        <w:rPr>
          <w:rFonts w:ascii="Times New Roman" w:hAnsi="Times New Roman" w:cs="Times New Roman"/>
          <w:bCs/>
          <w:sz w:val="24"/>
          <w:szCs w:val="24"/>
        </w:rPr>
        <w:t xml:space="preserve">animals with OFC lesions continue to respond for the devalued cue as if </w:t>
      </w:r>
      <w:r w:rsidR="00B857F4">
        <w:rPr>
          <w:rFonts w:ascii="Times New Roman" w:hAnsi="Times New Roman" w:cs="Times New Roman"/>
          <w:bCs/>
          <w:sz w:val="24"/>
          <w:szCs w:val="24"/>
        </w:rPr>
        <w:t xml:space="preserve">the taste aversion did not happen. Critically, </w:t>
      </w:r>
      <w:r w:rsidR="00C100BE">
        <w:rPr>
          <w:rFonts w:ascii="Times New Roman" w:hAnsi="Times New Roman" w:cs="Times New Roman"/>
          <w:bCs/>
          <w:sz w:val="24"/>
          <w:szCs w:val="24"/>
        </w:rPr>
        <w:t>OFC lesions do not disrupt the initial cue-outcome acquisition learning or the acquisition of a specific taste aversion</w:t>
      </w:r>
      <w:r w:rsidR="0082170C">
        <w:rPr>
          <w:rFonts w:ascii="Times New Roman" w:hAnsi="Times New Roman" w:cs="Times New Roman"/>
          <w:bCs/>
          <w:sz w:val="24"/>
          <w:szCs w:val="24"/>
        </w:rPr>
        <w:t xml:space="preserve">, suggesting that the OFC </w:t>
      </w:r>
      <w:r w:rsidR="001665A9">
        <w:rPr>
          <w:rFonts w:ascii="Times New Roman" w:hAnsi="Times New Roman" w:cs="Times New Roman"/>
          <w:bCs/>
          <w:sz w:val="24"/>
          <w:szCs w:val="24"/>
        </w:rPr>
        <w:t xml:space="preserve">necessary for the integration of the initial acquisition and </w:t>
      </w:r>
      <w:r w:rsidR="007D34D6">
        <w:rPr>
          <w:rFonts w:ascii="Times New Roman" w:hAnsi="Times New Roman" w:cs="Times New Roman"/>
          <w:bCs/>
          <w:sz w:val="24"/>
          <w:szCs w:val="24"/>
        </w:rPr>
        <w:t>taste-aversion learning</w:t>
      </w:r>
      <w:r w:rsidR="00F333C8">
        <w:rPr>
          <w:rFonts w:ascii="Times New Roman" w:hAnsi="Times New Roman" w:cs="Times New Roman"/>
          <w:bCs/>
          <w:sz w:val="24"/>
          <w:szCs w:val="24"/>
        </w:rPr>
        <w:t xml:space="preserve">. </w:t>
      </w:r>
    </w:p>
    <w:p w14:paraId="2AA01631" w14:textId="3EAB1CEA" w:rsidR="00B9576A" w:rsidRDefault="00141B9C" w:rsidP="00141B9C">
      <w:pPr>
        <w:ind w:firstLine="360"/>
        <w:rPr>
          <w:rFonts w:ascii="Times New Roman" w:hAnsi="Times New Roman" w:cs="Times New Roman"/>
          <w:bCs/>
          <w:sz w:val="24"/>
          <w:szCs w:val="24"/>
        </w:rPr>
      </w:pPr>
      <w:r w:rsidRPr="00141B9C">
        <w:rPr>
          <w:rFonts w:ascii="Times New Roman" w:hAnsi="Times New Roman" w:cs="Times New Roman"/>
          <w:bCs/>
          <w:sz w:val="24"/>
          <w:szCs w:val="24"/>
        </w:rPr>
        <w:t>To account for the effect of OFC lesions on outcome devaluation, one influential class of theories</w:t>
      </w:r>
      <w:r w:rsidR="00715661">
        <w:rPr>
          <w:rFonts w:ascii="Times New Roman" w:hAnsi="Times New Roman" w:cs="Times New Roman"/>
          <w:bCs/>
          <w:sz w:val="24"/>
          <w:szCs w:val="24"/>
        </w:rPr>
        <w:t xml:space="preserve"> </w:t>
      </w:r>
      <w:r w:rsidR="006243D2">
        <w:rPr>
          <w:rFonts w:ascii="Times New Roman" w:hAnsi="Times New Roman" w:cs="Times New Roman"/>
          <w:bCs/>
          <w:sz w:val="24"/>
          <w:szCs w:val="24"/>
        </w:rPr>
        <w:t>using an associative learning framework</w:t>
      </w:r>
      <w:r w:rsidRPr="00141B9C">
        <w:rPr>
          <w:rFonts w:ascii="Times New Roman" w:hAnsi="Times New Roman" w:cs="Times New Roman"/>
          <w:bCs/>
          <w:sz w:val="24"/>
          <w:szCs w:val="24"/>
        </w:rPr>
        <w:t xml:space="preserve"> suggests that the OFC represents information regarding the identity and stimulus specific properties of expected outcomes</w:t>
      </w:r>
      <w:r w:rsidR="001245F1">
        <w:rPr>
          <w:rFonts w:ascii="Times New Roman" w:hAnsi="Times New Roman" w:cs="Times New Roman"/>
          <w:bCs/>
          <w:sz w:val="24"/>
          <w:szCs w:val="24"/>
        </w:rPr>
        <w:t xml:space="preserve"> [REFS]</w:t>
      </w:r>
      <w:r>
        <w:rPr>
          <w:rFonts w:ascii="Times New Roman" w:hAnsi="Times New Roman" w:cs="Times New Roman"/>
          <w:bCs/>
          <w:sz w:val="24"/>
          <w:szCs w:val="24"/>
        </w:rPr>
        <w:t>.</w:t>
      </w:r>
      <w:r w:rsidR="001245F1">
        <w:rPr>
          <w:rFonts w:ascii="Times New Roman" w:hAnsi="Times New Roman" w:cs="Times New Roman"/>
          <w:bCs/>
          <w:sz w:val="24"/>
          <w:szCs w:val="24"/>
        </w:rPr>
        <w:t xml:space="preserve"> </w:t>
      </w:r>
      <w:r w:rsidR="00FD1DAE">
        <w:rPr>
          <w:rFonts w:ascii="Times New Roman" w:hAnsi="Times New Roman" w:cs="Times New Roman"/>
          <w:bCs/>
          <w:sz w:val="24"/>
          <w:szCs w:val="24"/>
        </w:rPr>
        <w:t xml:space="preserve">Appropriate performance in a devaluation test requires the subject to </w:t>
      </w:r>
      <w:r w:rsidR="00860445">
        <w:rPr>
          <w:rFonts w:ascii="Times New Roman" w:hAnsi="Times New Roman" w:cs="Times New Roman"/>
          <w:bCs/>
          <w:sz w:val="24"/>
          <w:szCs w:val="24"/>
        </w:rPr>
        <w:t>represent</w:t>
      </w:r>
      <w:r w:rsidR="000B0B4F">
        <w:rPr>
          <w:rFonts w:ascii="Times New Roman" w:hAnsi="Times New Roman" w:cs="Times New Roman"/>
          <w:bCs/>
          <w:sz w:val="24"/>
          <w:szCs w:val="24"/>
        </w:rPr>
        <w:t xml:space="preserve"> the specific identity of the expected outcome predicted by the </w:t>
      </w:r>
      <w:r w:rsidR="00C43331">
        <w:rPr>
          <w:rFonts w:ascii="Times New Roman" w:hAnsi="Times New Roman" w:cs="Times New Roman"/>
          <w:bCs/>
          <w:sz w:val="24"/>
          <w:szCs w:val="24"/>
        </w:rPr>
        <w:t>cue and</w:t>
      </w:r>
      <w:r w:rsidR="00860445">
        <w:rPr>
          <w:rFonts w:ascii="Times New Roman" w:hAnsi="Times New Roman" w:cs="Times New Roman"/>
          <w:bCs/>
          <w:sz w:val="24"/>
          <w:szCs w:val="24"/>
        </w:rPr>
        <w:t xml:space="preserve"> know</w:t>
      </w:r>
      <w:r w:rsidR="00ED6B63">
        <w:rPr>
          <w:rFonts w:ascii="Times New Roman" w:hAnsi="Times New Roman" w:cs="Times New Roman"/>
          <w:bCs/>
          <w:sz w:val="24"/>
          <w:szCs w:val="24"/>
        </w:rPr>
        <w:t xml:space="preserve"> that this particular outcome has recently become undesirable</w:t>
      </w:r>
      <w:r w:rsidR="000B0B4F">
        <w:rPr>
          <w:rFonts w:ascii="Times New Roman" w:hAnsi="Times New Roman" w:cs="Times New Roman"/>
          <w:bCs/>
          <w:sz w:val="24"/>
          <w:szCs w:val="24"/>
        </w:rPr>
        <w:t>.</w:t>
      </w:r>
      <w:r w:rsidR="00ED6B63">
        <w:rPr>
          <w:rFonts w:ascii="Times New Roman" w:hAnsi="Times New Roman" w:cs="Times New Roman"/>
          <w:bCs/>
          <w:sz w:val="24"/>
          <w:szCs w:val="24"/>
        </w:rPr>
        <w:t xml:space="preserve"> OFC lesions </w:t>
      </w:r>
      <w:r w:rsidR="00B1279E">
        <w:rPr>
          <w:rFonts w:ascii="Times New Roman" w:hAnsi="Times New Roman" w:cs="Times New Roman"/>
          <w:bCs/>
          <w:sz w:val="24"/>
          <w:szCs w:val="24"/>
        </w:rPr>
        <w:t xml:space="preserve">disrupt the </w:t>
      </w:r>
      <w:r w:rsidR="002C5570">
        <w:rPr>
          <w:rFonts w:ascii="Times New Roman" w:hAnsi="Times New Roman" w:cs="Times New Roman"/>
          <w:bCs/>
          <w:sz w:val="24"/>
          <w:szCs w:val="24"/>
        </w:rPr>
        <w:t>subject’s</w:t>
      </w:r>
      <w:r w:rsidR="00B1279E">
        <w:rPr>
          <w:rFonts w:ascii="Times New Roman" w:hAnsi="Times New Roman" w:cs="Times New Roman"/>
          <w:bCs/>
          <w:sz w:val="24"/>
          <w:szCs w:val="24"/>
        </w:rPr>
        <w:t xml:space="preserve"> ability to represent the identity of the expected outcome</w:t>
      </w:r>
      <w:r w:rsidR="007C26F3">
        <w:rPr>
          <w:rFonts w:ascii="Times New Roman" w:hAnsi="Times New Roman" w:cs="Times New Roman"/>
          <w:bCs/>
          <w:sz w:val="24"/>
          <w:szCs w:val="24"/>
        </w:rPr>
        <w:t xml:space="preserve">, so they continue to respond in anticipation </w:t>
      </w:r>
      <w:r w:rsidR="002C5570">
        <w:rPr>
          <w:rFonts w:ascii="Times New Roman" w:hAnsi="Times New Roman" w:cs="Times New Roman"/>
          <w:bCs/>
          <w:sz w:val="24"/>
          <w:szCs w:val="24"/>
        </w:rPr>
        <w:t>o</w:t>
      </w:r>
      <w:r w:rsidR="00D629FB">
        <w:rPr>
          <w:rFonts w:ascii="Times New Roman" w:hAnsi="Times New Roman" w:cs="Times New Roman"/>
          <w:bCs/>
          <w:sz w:val="24"/>
          <w:szCs w:val="24"/>
        </w:rPr>
        <w:t xml:space="preserve">f the outcome. Informally, </w:t>
      </w:r>
      <w:r w:rsidR="00363416">
        <w:rPr>
          <w:rFonts w:ascii="Times New Roman" w:hAnsi="Times New Roman" w:cs="Times New Roman"/>
          <w:bCs/>
          <w:sz w:val="24"/>
          <w:szCs w:val="24"/>
        </w:rPr>
        <w:t xml:space="preserve">the subjects </w:t>
      </w:r>
      <w:r w:rsidR="00CF3ABA">
        <w:rPr>
          <w:rFonts w:ascii="Times New Roman" w:hAnsi="Times New Roman" w:cs="Times New Roman"/>
          <w:bCs/>
          <w:sz w:val="24"/>
          <w:szCs w:val="24"/>
        </w:rPr>
        <w:t xml:space="preserve">are expecting an outcome, but </w:t>
      </w:r>
      <w:r w:rsidR="008C7D3A">
        <w:rPr>
          <w:rFonts w:ascii="Times New Roman" w:hAnsi="Times New Roman" w:cs="Times New Roman"/>
          <w:bCs/>
          <w:sz w:val="24"/>
          <w:szCs w:val="24"/>
        </w:rPr>
        <w:t>do not know what outcome they are expecting.</w:t>
      </w:r>
    </w:p>
    <w:p w14:paraId="33CC7A34" w14:textId="0A0479E4" w:rsidR="00F571C9" w:rsidRDefault="00C43331" w:rsidP="00F571C9">
      <w:pPr>
        <w:ind w:firstLine="360"/>
        <w:rPr>
          <w:rFonts w:ascii="Times New Roman" w:hAnsi="Times New Roman" w:cs="Times New Roman"/>
          <w:bCs/>
          <w:sz w:val="24"/>
          <w:szCs w:val="24"/>
        </w:rPr>
      </w:pPr>
      <w:r w:rsidRPr="00F571C9">
        <w:rPr>
          <w:rFonts w:ascii="Times New Roman" w:hAnsi="Times New Roman" w:cs="Times New Roman"/>
          <w:bCs/>
          <w:sz w:val="24"/>
          <w:szCs w:val="24"/>
        </w:rPr>
        <w:t>A second</w:t>
      </w:r>
      <w:r w:rsidR="009D524A" w:rsidRPr="00F571C9">
        <w:rPr>
          <w:rFonts w:ascii="Times New Roman" w:hAnsi="Times New Roman" w:cs="Times New Roman"/>
          <w:bCs/>
          <w:sz w:val="24"/>
          <w:szCs w:val="24"/>
        </w:rPr>
        <w:t xml:space="preserve">, but </w:t>
      </w:r>
      <w:r w:rsidRPr="00F571C9">
        <w:rPr>
          <w:rFonts w:ascii="Times New Roman" w:hAnsi="Times New Roman" w:cs="Times New Roman"/>
          <w:bCs/>
          <w:sz w:val="24"/>
          <w:szCs w:val="24"/>
        </w:rPr>
        <w:t xml:space="preserve">complementary class of theories </w:t>
      </w:r>
      <w:r w:rsidR="006243D2">
        <w:rPr>
          <w:rFonts w:ascii="Times New Roman" w:hAnsi="Times New Roman" w:cs="Times New Roman"/>
          <w:bCs/>
          <w:sz w:val="24"/>
          <w:szCs w:val="24"/>
        </w:rPr>
        <w:t xml:space="preserve">using a reinforcement learning framework </w:t>
      </w:r>
      <w:r w:rsidRPr="00F571C9">
        <w:rPr>
          <w:rFonts w:ascii="Times New Roman" w:hAnsi="Times New Roman" w:cs="Times New Roman"/>
          <w:bCs/>
          <w:sz w:val="24"/>
          <w:szCs w:val="24"/>
        </w:rPr>
        <w:t>suggests that the OFC is necessary for the representation of latent state information</w:t>
      </w:r>
      <w:r w:rsidR="009D524A" w:rsidRPr="00F571C9">
        <w:rPr>
          <w:rFonts w:ascii="Times New Roman" w:hAnsi="Times New Roman" w:cs="Times New Roman"/>
          <w:bCs/>
          <w:sz w:val="24"/>
          <w:szCs w:val="24"/>
        </w:rPr>
        <w:t xml:space="preserve"> (REFS)</w:t>
      </w:r>
      <w:r w:rsidRPr="00F571C9">
        <w:rPr>
          <w:rFonts w:ascii="Times New Roman" w:hAnsi="Times New Roman" w:cs="Times New Roman"/>
          <w:bCs/>
          <w:sz w:val="24"/>
          <w:szCs w:val="24"/>
        </w:rPr>
        <w:t xml:space="preserve">. In reinforcement learning models, tasks </w:t>
      </w:r>
      <w:r w:rsidR="00D26B5A" w:rsidRPr="00F571C9">
        <w:rPr>
          <w:rFonts w:ascii="Times New Roman" w:hAnsi="Times New Roman" w:cs="Times New Roman"/>
          <w:bCs/>
          <w:sz w:val="24"/>
          <w:szCs w:val="24"/>
        </w:rPr>
        <w:t>such as Pavlovian conditioning can be</w:t>
      </w:r>
      <w:r w:rsidRPr="00F571C9">
        <w:rPr>
          <w:rFonts w:ascii="Times New Roman" w:hAnsi="Times New Roman" w:cs="Times New Roman"/>
          <w:bCs/>
          <w:sz w:val="24"/>
          <w:szCs w:val="24"/>
        </w:rPr>
        <w:t xml:space="preserve"> divided into discrete states, such as “cue on</w:t>
      </w:r>
      <w:r w:rsidR="006F737B" w:rsidRPr="00F571C9">
        <w:rPr>
          <w:rFonts w:ascii="Times New Roman" w:hAnsi="Times New Roman" w:cs="Times New Roman"/>
          <w:bCs/>
          <w:sz w:val="24"/>
          <w:szCs w:val="24"/>
        </w:rPr>
        <w:t xml:space="preserve">”, </w:t>
      </w:r>
      <w:r w:rsidRPr="00F571C9">
        <w:rPr>
          <w:rFonts w:ascii="Times New Roman" w:hAnsi="Times New Roman" w:cs="Times New Roman"/>
          <w:bCs/>
          <w:sz w:val="24"/>
          <w:szCs w:val="24"/>
        </w:rPr>
        <w:t>“cue off”</w:t>
      </w:r>
      <w:r w:rsidR="00995D81" w:rsidRPr="00F571C9">
        <w:rPr>
          <w:rFonts w:ascii="Times New Roman" w:hAnsi="Times New Roman" w:cs="Times New Roman"/>
          <w:bCs/>
          <w:sz w:val="24"/>
          <w:szCs w:val="24"/>
        </w:rPr>
        <w:t xml:space="preserve">, </w:t>
      </w:r>
      <w:r w:rsidR="006F737B" w:rsidRPr="00F571C9">
        <w:rPr>
          <w:rFonts w:ascii="Times New Roman" w:hAnsi="Times New Roman" w:cs="Times New Roman"/>
          <w:bCs/>
          <w:sz w:val="24"/>
          <w:szCs w:val="24"/>
        </w:rPr>
        <w:t xml:space="preserve">and </w:t>
      </w:r>
      <w:r w:rsidR="00995D81" w:rsidRPr="00F571C9">
        <w:rPr>
          <w:rFonts w:ascii="Times New Roman" w:hAnsi="Times New Roman" w:cs="Times New Roman"/>
          <w:bCs/>
          <w:sz w:val="24"/>
          <w:szCs w:val="24"/>
        </w:rPr>
        <w:t>“reward”</w:t>
      </w:r>
      <w:r w:rsidRPr="00F571C9">
        <w:rPr>
          <w:rFonts w:ascii="Times New Roman" w:hAnsi="Times New Roman" w:cs="Times New Roman"/>
          <w:bCs/>
          <w:sz w:val="24"/>
          <w:szCs w:val="24"/>
        </w:rPr>
        <w:t>, which can be tied to physically observable stimuli e.g. a light</w:t>
      </w:r>
      <w:r w:rsidR="006F737B" w:rsidRPr="00F571C9">
        <w:rPr>
          <w:rFonts w:ascii="Times New Roman" w:hAnsi="Times New Roman" w:cs="Times New Roman"/>
          <w:bCs/>
          <w:sz w:val="24"/>
          <w:szCs w:val="24"/>
        </w:rPr>
        <w:t xml:space="preserve"> or reward delivery</w:t>
      </w:r>
      <w:r w:rsidRPr="00F571C9">
        <w:rPr>
          <w:rFonts w:ascii="Times New Roman" w:hAnsi="Times New Roman" w:cs="Times New Roman"/>
          <w:bCs/>
          <w:sz w:val="24"/>
          <w:szCs w:val="24"/>
        </w:rPr>
        <w:t xml:space="preserve">. However, a change in task state can also be signaled by partially observable information recalled into working memory such as reinforcement history. For example, in the test phase of a devaluation procedure, the animal might need to recall the </w:t>
      </w:r>
      <w:r w:rsidRPr="00F571C9">
        <w:rPr>
          <w:rFonts w:ascii="Times New Roman" w:hAnsi="Times New Roman" w:cs="Times New Roman"/>
          <w:bCs/>
          <w:sz w:val="24"/>
          <w:szCs w:val="24"/>
        </w:rPr>
        <w:lastRenderedPageBreak/>
        <w:t>following chain of events to appropriately reduce responding cue -&gt; outcome -&gt; illness, thus going from an observable state (cue) to a chain of inference over a series of recalled partially observable states (outcome -&gt; illness). In this class of models, the OFC is necessary for the representation of these</w:t>
      </w:r>
      <w:r w:rsidR="00995D81" w:rsidRPr="00F571C9">
        <w:rPr>
          <w:rFonts w:ascii="Times New Roman" w:hAnsi="Times New Roman" w:cs="Times New Roman"/>
          <w:bCs/>
          <w:sz w:val="24"/>
          <w:szCs w:val="24"/>
        </w:rPr>
        <w:t xml:space="preserve"> partially observable</w:t>
      </w:r>
      <w:r w:rsidRPr="00F571C9">
        <w:rPr>
          <w:rFonts w:ascii="Times New Roman" w:hAnsi="Times New Roman" w:cs="Times New Roman"/>
          <w:bCs/>
          <w:sz w:val="24"/>
          <w:szCs w:val="24"/>
        </w:rPr>
        <w:t xml:space="preserve"> latent states. In a devaluation test, OFC lesions would therefore impair the ability to represent and subsequently make an inference using these latent states.</w:t>
      </w:r>
      <w:r w:rsidR="00F571C9" w:rsidRPr="00F571C9">
        <w:rPr>
          <w:rFonts w:ascii="Times New Roman" w:hAnsi="Times New Roman" w:cs="Times New Roman"/>
          <w:bCs/>
          <w:sz w:val="24"/>
          <w:szCs w:val="24"/>
        </w:rPr>
        <w:t xml:space="preserve"> </w:t>
      </w:r>
    </w:p>
    <w:p w14:paraId="43B13F76" w14:textId="24262838" w:rsidR="00F571C9" w:rsidRDefault="00F571C9" w:rsidP="00F571C9">
      <w:pPr>
        <w:ind w:firstLine="360"/>
        <w:rPr>
          <w:rFonts w:ascii="Times New Roman" w:hAnsi="Times New Roman" w:cs="Times New Roman"/>
          <w:bCs/>
          <w:sz w:val="24"/>
          <w:szCs w:val="24"/>
        </w:rPr>
      </w:pPr>
      <w:proofErr w:type="gramStart"/>
      <w:r w:rsidRPr="00F571C9">
        <w:rPr>
          <w:rFonts w:ascii="Times New Roman" w:hAnsi="Times New Roman" w:cs="Times New Roman"/>
          <w:bCs/>
          <w:sz w:val="24"/>
          <w:szCs w:val="24"/>
        </w:rPr>
        <w:t>Both of these</w:t>
      </w:r>
      <w:proofErr w:type="gramEnd"/>
      <w:r w:rsidRPr="00F571C9">
        <w:rPr>
          <w:rFonts w:ascii="Times New Roman" w:hAnsi="Times New Roman" w:cs="Times New Roman"/>
          <w:bCs/>
          <w:sz w:val="24"/>
          <w:szCs w:val="24"/>
        </w:rPr>
        <w:t xml:space="preserve"> </w:t>
      </w:r>
      <w:r w:rsidR="00D778BB">
        <w:rPr>
          <w:rFonts w:ascii="Times New Roman" w:hAnsi="Times New Roman" w:cs="Times New Roman"/>
          <w:bCs/>
          <w:sz w:val="24"/>
          <w:szCs w:val="24"/>
        </w:rPr>
        <w:t>theories</w:t>
      </w:r>
      <w:r w:rsidRPr="00F571C9">
        <w:rPr>
          <w:rFonts w:ascii="Times New Roman" w:hAnsi="Times New Roman" w:cs="Times New Roman"/>
          <w:bCs/>
          <w:sz w:val="24"/>
          <w:szCs w:val="24"/>
        </w:rPr>
        <w:t xml:space="preserve">, while couched in different computational and theoretical frameworks, suggest similar roles for the OFC. Latent states encompass </w:t>
      </w:r>
      <w:r w:rsidR="00E73079">
        <w:rPr>
          <w:rFonts w:ascii="Times New Roman" w:hAnsi="Times New Roman" w:cs="Times New Roman"/>
          <w:bCs/>
          <w:sz w:val="24"/>
          <w:szCs w:val="24"/>
        </w:rPr>
        <w:t xml:space="preserve">specific </w:t>
      </w:r>
      <w:r w:rsidRPr="00F571C9">
        <w:rPr>
          <w:rFonts w:ascii="Times New Roman" w:hAnsi="Times New Roman" w:cs="Times New Roman"/>
          <w:bCs/>
          <w:sz w:val="24"/>
          <w:szCs w:val="24"/>
        </w:rPr>
        <w:t>outcome expectancies and include broader category of potential stimuli (e.g. internal context).</w:t>
      </w:r>
      <w:r w:rsidR="00E73079" w:rsidRPr="00E73079">
        <w:rPr>
          <w:rFonts w:ascii="Times New Roman" w:hAnsi="Times New Roman" w:cs="Times New Roman"/>
          <w:bCs/>
          <w:sz w:val="24"/>
          <w:szCs w:val="24"/>
        </w:rPr>
        <w:t xml:space="preserve"> </w:t>
      </w:r>
      <w:r w:rsidR="00E73079" w:rsidRPr="008F6113">
        <w:rPr>
          <w:rFonts w:ascii="Times New Roman" w:hAnsi="Times New Roman" w:cs="Times New Roman"/>
          <w:bCs/>
          <w:sz w:val="24"/>
          <w:szCs w:val="24"/>
        </w:rPr>
        <w:t>Unsurprisingly, the key empirical findings following OFC lesions that are modelled involve tasks in which the animal must rely on latent states to successfully update behaviour.</w:t>
      </w:r>
      <w:r w:rsidR="00E73079">
        <w:rPr>
          <w:rFonts w:ascii="Times New Roman" w:hAnsi="Times New Roman" w:cs="Times New Roman"/>
          <w:bCs/>
          <w:sz w:val="24"/>
          <w:szCs w:val="24"/>
        </w:rPr>
        <w:t xml:space="preserve"> Th</w:t>
      </w:r>
      <w:r w:rsidR="00EC360A">
        <w:rPr>
          <w:rFonts w:ascii="Times New Roman" w:hAnsi="Times New Roman" w:cs="Times New Roman"/>
          <w:bCs/>
          <w:sz w:val="24"/>
          <w:szCs w:val="24"/>
        </w:rPr>
        <w:t>is</w:t>
      </w:r>
      <w:r w:rsidR="00E73079">
        <w:rPr>
          <w:rFonts w:ascii="Times New Roman" w:hAnsi="Times New Roman" w:cs="Times New Roman"/>
          <w:bCs/>
          <w:sz w:val="24"/>
          <w:szCs w:val="24"/>
        </w:rPr>
        <w:t xml:space="preserve"> core set of findings are, extinction (</w:t>
      </w:r>
      <w:r w:rsidR="00E73079" w:rsidRPr="008F6113">
        <w:rPr>
          <w:rFonts w:ascii="Times New Roman" w:hAnsi="Times New Roman" w:cs="Times New Roman"/>
          <w:bCs/>
          <w:sz w:val="24"/>
          <w:szCs w:val="24"/>
        </w:rPr>
        <w:t>when rewards are no longer available</w:t>
      </w:r>
      <w:r w:rsidR="00E73079">
        <w:rPr>
          <w:rFonts w:ascii="Times New Roman" w:hAnsi="Times New Roman" w:cs="Times New Roman"/>
          <w:bCs/>
          <w:sz w:val="24"/>
          <w:szCs w:val="24"/>
        </w:rPr>
        <w:t>), reversal learning (</w:t>
      </w:r>
      <w:r w:rsidR="00E73079" w:rsidRPr="008F6113">
        <w:rPr>
          <w:rFonts w:ascii="Times New Roman" w:hAnsi="Times New Roman" w:cs="Times New Roman"/>
          <w:bCs/>
          <w:sz w:val="24"/>
          <w:szCs w:val="24"/>
        </w:rPr>
        <w:t>when cue-outcome contingencies change</w:t>
      </w:r>
      <w:r w:rsidR="00E73079">
        <w:rPr>
          <w:rFonts w:ascii="Times New Roman" w:hAnsi="Times New Roman" w:cs="Times New Roman"/>
          <w:bCs/>
          <w:sz w:val="24"/>
          <w:szCs w:val="24"/>
        </w:rPr>
        <w:t>)</w:t>
      </w:r>
      <w:r w:rsidR="00E73079" w:rsidRPr="008F6113">
        <w:rPr>
          <w:rFonts w:ascii="Times New Roman" w:hAnsi="Times New Roman" w:cs="Times New Roman"/>
          <w:bCs/>
          <w:sz w:val="24"/>
          <w:szCs w:val="24"/>
        </w:rPr>
        <w:t xml:space="preserve">, </w:t>
      </w:r>
      <w:r w:rsidR="00E73079">
        <w:rPr>
          <w:rFonts w:ascii="Times New Roman" w:hAnsi="Times New Roman" w:cs="Times New Roman"/>
          <w:bCs/>
          <w:sz w:val="24"/>
          <w:szCs w:val="24"/>
        </w:rPr>
        <w:t>and over-expectation (</w:t>
      </w:r>
      <w:r w:rsidR="00E73079" w:rsidRPr="008F6113">
        <w:rPr>
          <w:rFonts w:ascii="Times New Roman" w:hAnsi="Times New Roman" w:cs="Times New Roman"/>
          <w:bCs/>
          <w:sz w:val="24"/>
          <w:szCs w:val="24"/>
        </w:rPr>
        <w:t>when multiple outcome</w:t>
      </w:r>
      <w:r w:rsidR="00E73079">
        <w:rPr>
          <w:rFonts w:ascii="Times New Roman" w:hAnsi="Times New Roman" w:cs="Times New Roman"/>
          <w:bCs/>
          <w:sz w:val="24"/>
          <w:szCs w:val="24"/>
        </w:rPr>
        <w:t xml:space="preserve"> expectancies must be integrated). </w:t>
      </w:r>
      <w:r w:rsidR="00E5168D">
        <w:rPr>
          <w:rFonts w:ascii="Times New Roman" w:hAnsi="Times New Roman" w:cs="Times New Roman"/>
          <w:bCs/>
          <w:sz w:val="24"/>
          <w:szCs w:val="24"/>
        </w:rPr>
        <w:t>Importantly, t</w:t>
      </w:r>
      <w:r w:rsidR="00E73079">
        <w:rPr>
          <w:rFonts w:ascii="Times New Roman" w:hAnsi="Times New Roman" w:cs="Times New Roman"/>
          <w:bCs/>
          <w:sz w:val="24"/>
          <w:szCs w:val="24"/>
        </w:rPr>
        <w:t>hese core deficits are also accompanied by a critical null result, the finding that initial acquisition learning is often unaffected by OFC lesions.</w:t>
      </w:r>
    </w:p>
    <w:p w14:paraId="66E1B180" w14:textId="509DCE23" w:rsidR="00D33D99" w:rsidRDefault="00D33D99" w:rsidP="00D33D99">
      <w:pPr>
        <w:ind w:firstLine="360"/>
        <w:rPr>
          <w:rFonts w:ascii="Times New Roman" w:hAnsi="Times New Roman" w:cs="Times New Roman"/>
          <w:bCs/>
          <w:sz w:val="24"/>
          <w:szCs w:val="24"/>
        </w:rPr>
      </w:pPr>
      <w:r w:rsidRPr="00D33D99">
        <w:rPr>
          <w:rFonts w:ascii="Times New Roman" w:hAnsi="Times New Roman" w:cs="Times New Roman"/>
          <w:bCs/>
          <w:sz w:val="24"/>
          <w:szCs w:val="24"/>
        </w:rPr>
        <w:t>However, close inspection of the available data suggests that the evidence for a null effect of OFC lesions on acquisition may not be clear or complete. For example, Pavlovian cue-outcome learning studies investigating OFC lesions do not fully train the cue-outcome associations to a behavioural asymptote [REFS] before transitioning to the next phase of the experimental procedure. Similarly, many training protocols involve discrete choice procedures in which OFC lesion and control subjects reach a ceiling level of performance quite rapidly and there is low sensitivity in choice measures to assess differences in response strength [REFS]. Intriguingly, Schoenbaum et al (REFS) have reported no difference between OFC lesion and control animals in the acquisition of a discrete trial go-no learning task (as measured by the number of trials to criterion), but a significant effect of lesions on response latencies.</w:t>
      </w:r>
      <w:r w:rsidR="009010DA">
        <w:rPr>
          <w:rFonts w:ascii="Times New Roman" w:hAnsi="Times New Roman" w:cs="Times New Roman"/>
          <w:bCs/>
          <w:sz w:val="24"/>
          <w:szCs w:val="24"/>
        </w:rPr>
        <w:t xml:space="preserve"> This suggests that</w:t>
      </w:r>
      <w:r w:rsidR="00BA1A91">
        <w:rPr>
          <w:rFonts w:ascii="Times New Roman" w:hAnsi="Times New Roman" w:cs="Times New Roman"/>
          <w:bCs/>
          <w:sz w:val="24"/>
          <w:szCs w:val="24"/>
        </w:rPr>
        <w:t xml:space="preserve"> OFC lesions may cause differences in the asymptote </w:t>
      </w:r>
      <w:r w:rsidR="00391B02">
        <w:rPr>
          <w:rFonts w:ascii="Times New Roman" w:hAnsi="Times New Roman" w:cs="Times New Roman"/>
          <w:bCs/>
          <w:sz w:val="24"/>
          <w:szCs w:val="24"/>
        </w:rPr>
        <w:t xml:space="preserve">of conditioning </w:t>
      </w:r>
      <w:r w:rsidR="008008AE">
        <w:rPr>
          <w:rFonts w:ascii="Times New Roman" w:hAnsi="Times New Roman" w:cs="Times New Roman"/>
          <w:bCs/>
          <w:sz w:val="24"/>
          <w:szCs w:val="24"/>
        </w:rPr>
        <w:t xml:space="preserve">that can be detected by a </w:t>
      </w:r>
      <w:r w:rsidR="008665CD">
        <w:rPr>
          <w:rFonts w:ascii="Times New Roman" w:hAnsi="Times New Roman" w:cs="Times New Roman"/>
          <w:bCs/>
          <w:sz w:val="24"/>
          <w:szCs w:val="24"/>
        </w:rPr>
        <w:t>relatively</w:t>
      </w:r>
      <w:r w:rsidR="008008AE">
        <w:rPr>
          <w:rFonts w:ascii="Times New Roman" w:hAnsi="Times New Roman" w:cs="Times New Roman"/>
          <w:bCs/>
          <w:sz w:val="24"/>
          <w:szCs w:val="24"/>
        </w:rPr>
        <w:t xml:space="preserve"> sensitive behavioural measure.</w:t>
      </w:r>
    </w:p>
    <w:p w14:paraId="183C04C7" w14:textId="3AF71D5F" w:rsidR="00D33D99" w:rsidRDefault="00E771C0" w:rsidP="00D33D99">
      <w:pPr>
        <w:ind w:firstLine="360"/>
        <w:rPr>
          <w:rFonts w:ascii="Times New Roman" w:hAnsi="Times New Roman" w:cs="Times New Roman"/>
          <w:bCs/>
          <w:sz w:val="24"/>
          <w:szCs w:val="24"/>
        </w:rPr>
      </w:pPr>
      <w:r w:rsidRPr="00D33D99">
        <w:rPr>
          <w:rFonts w:ascii="Times New Roman" w:hAnsi="Times New Roman" w:cs="Times New Roman"/>
          <w:bCs/>
          <w:sz w:val="24"/>
          <w:szCs w:val="24"/>
        </w:rPr>
        <w:t xml:space="preserve">The fact that OFC lesions </w:t>
      </w:r>
      <w:r w:rsidR="00391B02">
        <w:rPr>
          <w:rFonts w:ascii="Times New Roman" w:hAnsi="Times New Roman" w:cs="Times New Roman"/>
          <w:bCs/>
          <w:sz w:val="24"/>
          <w:szCs w:val="24"/>
        </w:rPr>
        <w:t>are reported not to</w:t>
      </w:r>
      <w:r w:rsidRPr="00D33D99">
        <w:rPr>
          <w:rFonts w:ascii="Times New Roman" w:hAnsi="Times New Roman" w:cs="Times New Roman"/>
          <w:bCs/>
          <w:sz w:val="24"/>
          <w:szCs w:val="24"/>
        </w:rPr>
        <w:t xml:space="preserve"> affect initial acquisitions is surprising since the </w:t>
      </w:r>
      <w:r w:rsidR="00D84960" w:rsidRPr="00D33D99">
        <w:rPr>
          <w:rFonts w:ascii="Times New Roman" w:hAnsi="Times New Roman" w:cs="Times New Roman"/>
          <w:bCs/>
          <w:sz w:val="24"/>
          <w:szCs w:val="24"/>
        </w:rPr>
        <w:t>OFC lesions disrupt normal mid-brain</w:t>
      </w:r>
      <w:r w:rsidR="00F10C23" w:rsidRPr="00D33D99">
        <w:rPr>
          <w:rFonts w:ascii="Times New Roman" w:hAnsi="Times New Roman" w:cs="Times New Roman"/>
          <w:bCs/>
          <w:sz w:val="24"/>
          <w:szCs w:val="24"/>
        </w:rPr>
        <w:t xml:space="preserve"> dopaminergic</w:t>
      </w:r>
      <w:r w:rsidR="00D84960" w:rsidRPr="00D33D99">
        <w:rPr>
          <w:rFonts w:ascii="Times New Roman" w:hAnsi="Times New Roman" w:cs="Times New Roman"/>
          <w:bCs/>
          <w:sz w:val="24"/>
          <w:szCs w:val="24"/>
        </w:rPr>
        <w:t xml:space="preserve"> prediction error signaling (REFS), </w:t>
      </w:r>
      <w:r w:rsidR="00F10C23" w:rsidRPr="00D33D99">
        <w:rPr>
          <w:rFonts w:ascii="Times New Roman" w:hAnsi="Times New Roman" w:cs="Times New Roman"/>
          <w:bCs/>
          <w:sz w:val="24"/>
          <w:szCs w:val="24"/>
        </w:rPr>
        <w:t xml:space="preserve">and these prediction error signals are </w:t>
      </w:r>
      <w:r w:rsidR="00305CC9" w:rsidRPr="00D33D99">
        <w:rPr>
          <w:rFonts w:ascii="Times New Roman" w:hAnsi="Times New Roman" w:cs="Times New Roman"/>
          <w:bCs/>
          <w:sz w:val="24"/>
          <w:szCs w:val="24"/>
        </w:rPr>
        <w:t xml:space="preserve">a necessary driver of learning (REFS). </w:t>
      </w:r>
      <w:r w:rsidR="007D77C7" w:rsidRPr="00D33D99">
        <w:rPr>
          <w:rFonts w:ascii="Times New Roman" w:hAnsi="Times New Roman" w:cs="Times New Roman"/>
          <w:bCs/>
          <w:sz w:val="24"/>
          <w:szCs w:val="24"/>
        </w:rPr>
        <w:t xml:space="preserve">However, an implicit assumption of these </w:t>
      </w:r>
      <w:r w:rsidR="0064141C" w:rsidRPr="00D33D99">
        <w:rPr>
          <w:rFonts w:ascii="Times New Roman" w:hAnsi="Times New Roman" w:cs="Times New Roman"/>
          <w:bCs/>
          <w:sz w:val="24"/>
          <w:szCs w:val="24"/>
        </w:rPr>
        <w:t>models is that in simple Pavlovian tasks involving a single cue</w:t>
      </w:r>
      <w:r w:rsidR="00BA1803" w:rsidRPr="00D33D99">
        <w:rPr>
          <w:rFonts w:ascii="Times New Roman" w:hAnsi="Times New Roman" w:cs="Times New Roman"/>
          <w:bCs/>
          <w:sz w:val="24"/>
          <w:szCs w:val="24"/>
        </w:rPr>
        <w:t xml:space="preserve"> and outcome, the specific identity of the outcome</w:t>
      </w:r>
      <w:r w:rsidR="000D3865" w:rsidRPr="00D33D99">
        <w:rPr>
          <w:rFonts w:ascii="Times New Roman" w:hAnsi="Times New Roman" w:cs="Times New Roman"/>
          <w:bCs/>
          <w:sz w:val="24"/>
          <w:szCs w:val="24"/>
        </w:rPr>
        <w:t>, or latent state</w:t>
      </w:r>
      <w:r w:rsidR="00D0784E" w:rsidRPr="00D33D99">
        <w:rPr>
          <w:rFonts w:ascii="Times New Roman" w:hAnsi="Times New Roman" w:cs="Times New Roman"/>
          <w:bCs/>
          <w:sz w:val="24"/>
          <w:szCs w:val="24"/>
        </w:rPr>
        <w:t xml:space="preserve"> information,</w:t>
      </w:r>
      <w:r w:rsidR="00BA1803" w:rsidRPr="00D33D99">
        <w:rPr>
          <w:rFonts w:ascii="Times New Roman" w:hAnsi="Times New Roman" w:cs="Times New Roman"/>
          <w:bCs/>
          <w:sz w:val="24"/>
          <w:szCs w:val="24"/>
        </w:rPr>
        <w:t xml:space="preserve"> is not relevant to </w:t>
      </w:r>
      <w:r w:rsidR="005B51AF" w:rsidRPr="00D33D99">
        <w:rPr>
          <w:rFonts w:ascii="Times New Roman" w:hAnsi="Times New Roman" w:cs="Times New Roman"/>
          <w:bCs/>
          <w:sz w:val="24"/>
          <w:szCs w:val="24"/>
        </w:rPr>
        <w:t>correct performance</w:t>
      </w:r>
      <w:r w:rsidR="00BA1803" w:rsidRPr="00D33D99">
        <w:rPr>
          <w:rFonts w:ascii="Times New Roman" w:hAnsi="Times New Roman" w:cs="Times New Roman"/>
          <w:bCs/>
          <w:sz w:val="24"/>
          <w:szCs w:val="24"/>
        </w:rPr>
        <w:t xml:space="preserve"> in the task</w:t>
      </w:r>
      <w:r w:rsidR="005B51AF" w:rsidRPr="00D33D99">
        <w:rPr>
          <w:rFonts w:ascii="Times New Roman" w:hAnsi="Times New Roman" w:cs="Times New Roman"/>
          <w:bCs/>
          <w:sz w:val="24"/>
          <w:szCs w:val="24"/>
        </w:rPr>
        <w:t>. Therefore</w:t>
      </w:r>
      <w:r w:rsidR="000D3865" w:rsidRPr="00D33D99">
        <w:rPr>
          <w:rFonts w:ascii="Times New Roman" w:hAnsi="Times New Roman" w:cs="Times New Roman"/>
          <w:bCs/>
          <w:sz w:val="24"/>
          <w:szCs w:val="24"/>
        </w:rPr>
        <w:t>,</w:t>
      </w:r>
      <w:r w:rsidR="00BA1803" w:rsidRPr="00D33D99">
        <w:rPr>
          <w:rFonts w:ascii="Times New Roman" w:hAnsi="Times New Roman" w:cs="Times New Roman"/>
          <w:bCs/>
          <w:sz w:val="24"/>
          <w:szCs w:val="24"/>
        </w:rPr>
        <w:t xml:space="preserve"> while the underlying </w:t>
      </w:r>
      <w:r w:rsidR="005B51AF" w:rsidRPr="00D33D99">
        <w:rPr>
          <w:rFonts w:ascii="Times New Roman" w:hAnsi="Times New Roman" w:cs="Times New Roman"/>
          <w:bCs/>
          <w:sz w:val="24"/>
          <w:szCs w:val="24"/>
        </w:rPr>
        <w:t xml:space="preserve">content of </w:t>
      </w:r>
      <w:r w:rsidR="00D863CC" w:rsidRPr="00D33D99">
        <w:rPr>
          <w:rFonts w:ascii="Times New Roman" w:hAnsi="Times New Roman" w:cs="Times New Roman"/>
          <w:bCs/>
          <w:sz w:val="24"/>
          <w:szCs w:val="24"/>
        </w:rPr>
        <w:t xml:space="preserve">cue-outcome </w:t>
      </w:r>
      <w:r w:rsidR="00AE4A50" w:rsidRPr="00D33D99">
        <w:rPr>
          <w:rFonts w:ascii="Times New Roman" w:hAnsi="Times New Roman" w:cs="Times New Roman"/>
          <w:bCs/>
          <w:sz w:val="24"/>
          <w:szCs w:val="24"/>
        </w:rPr>
        <w:t>learning may be impoverished in some way</w:t>
      </w:r>
      <w:r w:rsidR="00D863CC" w:rsidRPr="00D33D99">
        <w:rPr>
          <w:rFonts w:ascii="Times New Roman" w:hAnsi="Times New Roman" w:cs="Times New Roman"/>
          <w:bCs/>
          <w:sz w:val="24"/>
          <w:szCs w:val="24"/>
        </w:rPr>
        <w:t xml:space="preserve"> following OFC lesions, </w:t>
      </w:r>
      <w:r w:rsidR="00C1680B" w:rsidRPr="00D33D99">
        <w:rPr>
          <w:rFonts w:ascii="Times New Roman" w:hAnsi="Times New Roman" w:cs="Times New Roman"/>
          <w:bCs/>
          <w:sz w:val="24"/>
          <w:szCs w:val="24"/>
        </w:rPr>
        <w:t>this is not revealed unti</w:t>
      </w:r>
      <w:r w:rsidR="000D3865" w:rsidRPr="00D33D99">
        <w:rPr>
          <w:rFonts w:ascii="Times New Roman" w:hAnsi="Times New Roman" w:cs="Times New Roman"/>
          <w:bCs/>
          <w:sz w:val="24"/>
          <w:szCs w:val="24"/>
        </w:rPr>
        <w:t>l this information becomes relevant when task contingencies change</w:t>
      </w:r>
      <w:r w:rsidR="00207AAD" w:rsidRPr="00D33D99">
        <w:rPr>
          <w:rFonts w:ascii="Times New Roman" w:hAnsi="Times New Roman" w:cs="Times New Roman"/>
          <w:bCs/>
          <w:sz w:val="24"/>
          <w:szCs w:val="24"/>
        </w:rPr>
        <w:t xml:space="preserve"> (REFS – Walton)</w:t>
      </w:r>
      <w:r w:rsidR="000D3865" w:rsidRPr="00D33D99">
        <w:rPr>
          <w:rFonts w:ascii="Times New Roman" w:hAnsi="Times New Roman" w:cs="Times New Roman"/>
          <w:bCs/>
          <w:sz w:val="24"/>
          <w:szCs w:val="24"/>
        </w:rPr>
        <w:t>.</w:t>
      </w:r>
      <w:r w:rsidR="00C51E8C" w:rsidRPr="00D33D99">
        <w:rPr>
          <w:rFonts w:ascii="Times New Roman" w:hAnsi="Times New Roman" w:cs="Times New Roman"/>
          <w:bCs/>
          <w:sz w:val="24"/>
          <w:szCs w:val="24"/>
        </w:rPr>
        <w:t xml:space="preserve"> </w:t>
      </w:r>
      <w:r w:rsidR="005B6748">
        <w:rPr>
          <w:rFonts w:ascii="Times New Roman" w:hAnsi="Times New Roman" w:cs="Times New Roman"/>
          <w:bCs/>
          <w:sz w:val="24"/>
          <w:szCs w:val="24"/>
        </w:rPr>
        <w:t>Therefore, a clear prediction of these models is that</w:t>
      </w:r>
      <w:r w:rsidR="00A412BD">
        <w:rPr>
          <w:rFonts w:ascii="Times New Roman" w:hAnsi="Times New Roman" w:cs="Times New Roman"/>
          <w:bCs/>
          <w:sz w:val="24"/>
          <w:szCs w:val="24"/>
        </w:rPr>
        <w:t xml:space="preserve"> OFC lesions should not </w:t>
      </w:r>
      <w:r w:rsidR="001F5FD4">
        <w:rPr>
          <w:rFonts w:ascii="Times New Roman" w:hAnsi="Times New Roman" w:cs="Times New Roman"/>
          <w:bCs/>
          <w:sz w:val="24"/>
          <w:szCs w:val="24"/>
        </w:rPr>
        <w:t xml:space="preserve">affect the </w:t>
      </w:r>
      <w:r w:rsidR="00AC0C3E">
        <w:rPr>
          <w:rFonts w:ascii="Times New Roman" w:hAnsi="Times New Roman" w:cs="Times New Roman"/>
          <w:bCs/>
          <w:sz w:val="24"/>
          <w:szCs w:val="24"/>
        </w:rPr>
        <w:t xml:space="preserve">rate of </w:t>
      </w:r>
      <w:r w:rsidR="001F5FD4">
        <w:rPr>
          <w:rFonts w:ascii="Times New Roman" w:hAnsi="Times New Roman" w:cs="Times New Roman"/>
          <w:bCs/>
          <w:sz w:val="24"/>
          <w:szCs w:val="24"/>
        </w:rPr>
        <w:t xml:space="preserve">acquisition and </w:t>
      </w:r>
      <w:r w:rsidR="00AC0C3E">
        <w:rPr>
          <w:rFonts w:ascii="Times New Roman" w:hAnsi="Times New Roman" w:cs="Times New Roman"/>
          <w:bCs/>
          <w:sz w:val="24"/>
          <w:szCs w:val="24"/>
        </w:rPr>
        <w:t xml:space="preserve">or </w:t>
      </w:r>
      <w:r w:rsidR="001F5FD4">
        <w:rPr>
          <w:rFonts w:ascii="Times New Roman" w:hAnsi="Times New Roman" w:cs="Times New Roman"/>
          <w:bCs/>
          <w:sz w:val="24"/>
          <w:szCs w:val="24"/>
        </w:rPr>
        <w:t xml:space="preserve">asymptote of conditioning in a </w:t>
      </w:r>
      <w:r w:rsidR="00AC0C3E">
        <w:rPr>
          <w:rFonts w:ascii="Times New Roman" w:hAnsi="Times New Roman" w:cs="Times New Roman"/>
          <w:bCs/>
          <w:sz w:val="24"/>
          <w:szCs w:val="24"/>
        </w:rPr>
        <w:t>simple Pavlovian cue-outcome procedure</w:t>
      </w:r>
      <w:r w:rsidR="004E142A">
        <w:rPr>
          <w:rFonts w:ascii="Times New Roman" w:hAnsi="Times New Roman" w:cs="Times New Roman"/>
          <w:bCs/>
          <w:sz w:val="24"/>
          <w:szCs w:val="24"/>
        </w:rPr>
        <w:t xml:space="preserve">. This is because the contingency between the cue and outcome is stable, and </w:t>
      </w:r>
      <w:r w:rsidR="00CE19F2">
        <w:rPr>
          <w:rFonts w:ascii="Times New Roman" w:hAnsi="Times New Roman" w:cs="Times New Roman"/>
          <w:bCs/>
          <w:sz w:val="24"/>
          <w:szCs w:val="24"/>
        </w:rPr>
        <w:t xml:space="preserve">the identity </w:t>
      </w:r>
      <w:r w:rsidR="007B6F7C">
        <w:rPr>
          <w:rFonts w:ascii="Times New Roman" w:hAnsi="Times New Roman" w:cs="Times New Roman"/>
          <w:bCs/>
          <w:sz w:val="24"/>
          <w:szCs w:val="24"/>
        </w:rPr>
        <w:t xml:space="preserve">and other features of </w:t>
      </w:r>
      <w:r w:rsidR="00CE19F2">
        <w:rPr>
          <w:rFonts w:ascii="Times New Roman" w:hAnsi="Times New Roman" w:cs="Times New Roman"/>
          <w:bCs/>
          <w:sz w:val="24"/>
          <w:szCs w:val="24"/>
        </w:rPr>
        <w:t>the outcome is irrelevant correct performance on the task.</w:t>
      </w:r>
    </w:p>
    <w:p w14:paraId="7897408A" w14:textId="59C5BE86" w:rsidR="005540C4" w:rsidRDefault="008665CD" w:rsidP="001510CE">
      <w:pPr>
        <w:ind w:firstLine="360"/>
        <w:rPr>
          <w:rFonts w:ascii="Times New Roman" w:hAnsi="Times New Roman" w:cs="Times New Roman"/>
          <w:bCs/>
          <w:sz w:val="24"/>
          <w:szCs w:val="24"/>
        </w:rPr>
      </w:pPr>
      <w:r w:rsidRPr="008665CD">
        <w:rPr>
          <w:rFonts w:ascii="Times New Roman" w:hAnsi="Times New Roman" w:cs="Times New Roman"/>
          <w:bCs/>
          <w:sz w:val="24"/>
          <w:szCs w:val="24"/>
        </w:rPr>
        <w:t xml:space="preserve">To address </w:t>
      </w:r>
      <w:r w:rsidR="004E0C01">
        <w:rPr>
          <w:rFonts w:ascii="Times New Roman" w:hAnsi="Times New Roman" w:cs="Times New Roman"/>
          <w:bCs/>
          <w:sz w:val="24"/>
          <w:szCs w:val="24"/>
        </w:rPr>
        <w:t>this</w:t>
      </w:r>
      <w:r w:rsidRPr="008665CD">
        <w:rPr>
          <w:rFonts w:ascii="Times New Roman" w:hAnsi="Times New Roman" w:cs="Times New Roman"/>
          <w:bCs/>
          <w:sz w:val="24"/>
          <w:szCs w:val="24"/>
        </w:rPr>
        <w:t xml:space="preserve">, we tested the effect of OFC lesions on the acquisition of a simple Pavlovian cue-outcome task in which a single conditioned stimulus (CS) predicted a single unconditioned </w:t>
      </w:r>
      <w:r w:rsidRPr="008665CD">
        <w:rPr>
          <w:rFonts w:ascii="Times New Roman" w:hAnsi="Times New Roman" w:cs="Times New Roman"/>
          <w:bCs/>
          <w:sz w:val="24"/>
          <w:szCs w:val="24"/>
        </w:rPr>
        <w:lastRenderedPageBreak/>
        <w:t>stimulus (US) outcome, and training continued until a behavioural asymptote was reached. We hypothesized that OFC lesions would not affect the rate of learning or total learning (asymptote) of conditioning. This null result was predicted by both latent state and sensory-specific outcome expectancy theories of OFC function, and the ubiquity of reported null effects of OFC lesions on initial acquisition learning [REFS].</w:t>
      </w:r>
    </w:p>
    <w:p w14:paraId="122AF5CC" w14:textId="77777777" w:rsidR="001510CE" w:rsidRDefault="001510CE" w:rsidP="001510CE">
      <w:pPr>
        <w:ind w:firstLine="360"/>
        <w:rPr>
          <w:rFonts w:ascii="Times New Roman" w:hAnsi="Times New Roman" w:cs="Times New Roman"/>
          <w:b/>
          <w:sz w:val="24"/>
          <w:szCs w:val="24"/>
        </w:rPr>
      </w:pPr>
    </w:p>
    <w:p w14:paraId="2AFCC271" w14:textId="77777777" w:rsidR="001510CE" w:rsidRDefault="001510CE">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2478A2E2" w:rsidR="00642615" w:rsidRDefault="00642615" w:rsidP="00642615">
      <w:pPr>
        <w:pStyle w:val="BodyText"/>
      </w:pPr>
      <w:r>
        <w:t>In contrast to numerous reports that OFC lesions do not affect acquisition learning, OFC lesions significantly increased responding to the predictive cue relative to sham control animals (</w:t>
      </w:r>
      <w:r w:rsidRPr="00136F82">
        <w:rPr>
          <w:highlight w:val="yellow"/>
        </w:rPr>
        <w:t>Figure 1A; lesions depicted in Figure 1-supplementary figure 1</w:t>
      </w:r>
      <w:r>
        <w:t xml:space="preserve">). Analysis of conditioned responding was conducted as a CS-PreCS difference score such that levels of responding reflected discriminative cue (CS) driven performance above baseline (PreCS). Acquisition of responding to the CS was significantly greater in the lesion group than the sham group (main effect of Group </w:t>
      </w:r>
      <m:oMath>
        <m:r>
          <w:rPr>
            <w:rFonts w:ascii="Cambria Math" w:hAnsi="Cambria Math"/>
          </w:rPr>
          <m:t>F(1,40)=10.83</m:t>
        </m:r>
      </m:oMath>
      <w:r>
        <w:t xml:space="preserve">, </w:t>
      </w:r>
      <m:oMath>
        <m:r>
          <w:rPr>
            <w:rFonts w:ascii="Cambria Math" w:hAnsi="Cambria Math"/>
          </w:rPr>
          <m:t>p=.002</m:t>
        </m:r>
      </m:oMath>
      <w:r>
        <w:t xml:space="preserve">, Block </w:t>
      </w:r>
      <m:oMath>
        <m:r>
          <w:rPr>
            <w:rFonts w:ascii="Cambria Math" w:hAnsi="Cambria Math"/>
          </w:rPr>
          <m:t>F(6,240)=34.07</m:t>
        </m:r>
      </m:oMath>
      <w:r>
        <w:t xml:space="preserve">, </w:t>
      </w:r>
      <m:oMath>
        <m:r>
          <w:rPr>
            <w:rFonts w:ascii="Cambria Math" w:hAnsi="Cambria Math"/>
          </w:rPr>
          <m:t>p&lt;.001</m:t>
        </m:r>
      </m:oMath>
      <w:r>
        <w:t xml:space="preserve">, and Group x Block interaction </w:t>
      </w:r>
      <m:oMath>
        <m:r>
          <w:rPr>
            <w:rFonts w:ascii="Cambria Math" w:hAnsi="Cambria Math"/>
          </w:rPr>
          <m:t>F(6,240)=7.33</m:t>
        </m:r>
      </m:oMath>
      <w:r>
        <w:t xml:space="preserve">, </w:t>
      </w:r>
      <m:oMath>
        <m:r>
          <w:rPr>
            <w:rFonts w:ascii="Cambria Math" w:hAnsi="Cambria Math"/>
          </w:rPr>
          <m:t>p&lt;.001</m:t>
        </m:r>
      </m:oMath>
      <w:r>
        <w:t>). Follow up comparisons on each block revealed that responding in the lesion group was significantly higher than the sham group during the last 4 blocks (</w:t>
      </w:r>
      <w:r w:rsidR="00315052">
        <w:t>B</w:t>
      </w:r>
      <w:r>
        <w:t xml:space="preserve">lock 1 </w:t>
      </w:r>
      <m:oMath>
        <m:r>
          <w:rPr>
            <w:rFonts w:ascii="Cambria Math" w:hAnsi="Cambria Math"/>
          </w:rPr>
          <m:t>t(40)=-1.67</m:t>
        </m:r>
      </m:oMath>
      <w:r>
        <w:t xml:space="preserve">, </w:t>
      </w:r>
      <m:oMath>
        <m:r>
          <w:rPr>
            <w:rFonts w:ascii="Cambria Math" w:hAnsi="Cambria Math"/>
          </w:rPr>
          <m:t>p=.103</m:t>
        </m:r>
      </m:oMath>
      <w:r>
        <w:t xml:space="preserve">, </w:t>
      </w:r>
      <w:r w:rsidR="00315052">
        <w:t>B</w:t>
      </w:r>
      <w:r>
        <w:t xml:space="preserve">lock 2 </w:t>
      </w:r>
      <m:oMath>
        <m:r>
          <w:rPr>
            <w:rFonts w:ascii="Cambria Math" w:hAnsi="Cambria Math"/>
          </w:rPr>
          <m:t>t(40)=0.14</m:t>
        </m:r>
      </m:oMath>
      <w:r>
        <w:t xml:space="preserve">, </w:t>
      </w:r>
      <m:oMath>
        <m:r>
          <w:rPr>
            <w:rFonts w:ascii="Cambria Math" w:hAnsi="Cambria Math"/>
          </w:rPr>
          <m:t>p=.893</m:t>
        </m:r>
      </m:oMath>
      <w:r>
        <w:t xml:space="preserve">, </w:t>
      </w:r>
      <w:r w:rsidR="00315052">
        <w:t>B</w:t>
      </w:r>
      <w:r>
        <w:t xml:space="preserve">lock 3 </w:t>
      </w:r>
      <m:oMath>
        <m:r>
          <w:rPr>
            <w:rFonts w:ascii="Cambria Math" w:hAnsi="Cambria Math"/>
          </w:rPr>
          <m:t>t(40)=1.79</m:t>
        </m:r>
      </m:oMath>
      <w:r>
        <w:t xml:space="preserve">, </w:t>
      </w:r>
      <m:oMath>
        <m:r>
          <w:rPr>
            <w:rFonts w:ascii="Cambria Math" w:hAnsi="Cambria Math"/>
          </w:rPr>
          <m:t>p=.082</m:t>
        </m:r>
      </m:oMath>
      <w:r>
        <w:t xml:space="preserve">, </w:t>
      </w:r>
      <w:r w:rsidR="00315052">
        <w:t>B</w:t>
      </w:r>
      <w:r>
        <w:t xml:space="preserve">lock 4 </w:t>
      </w:r>
      <m:oMath>
        <m:r>
          <w:rPr>
            <w:rFonts w:ascii="Cambria Math" w:hAnsi="Cambria Math"/>
          </w:rPr>
          <m:t>t(40)=2.39</m:t>
        </m:r>
      </m:oMath>
      <w:r>
        <w:t xml:space="preserve">, </w:t>
      </w:r>
      <m:oMath>
        <m:r>
          <w:rPr>
            <w:rFonts w:ascii="Cambria Math" w:hAnsi="Cambria Math"/>
          </w:rPr>
          <m:t>p=.022</m:t>
        </m:r>
      </m:oMath>
      <w:r>
        <w:t xml:space="preserve">, </w:t>
      </w:r>
      <w:r w:rsidR="00315052">
        <w:t>B</w:t>
      </w:r>
      <w:r>
        <w:t xml:space="preserve">lock 5 </w:t>
      </w:r>
      <m:oMath>
        <m:r>
          <w:rPr>
            <w:rFonts w:ascii="Cambria Math" w:hAnsi="Cambria Math"/>
          </w:rPr>
          <m:t>t(40)=4.59</m:t>
        </m:r>
      </m:oMath>
      <w:r>
        <w:t xml:space="preserve">, </w:t>
      </w:r>
      <m:oMath>
        <m:r>
          <w:rPr>
            <w:rFonts w:ascii="Cambria Math" w:hAnsi="Cambria Math"/>
          </w:rPr>
          <m:t>p&lt;.001</m:t>
        </m:r>
      </m:oMath>
      <w:r>
        <w:t xml:space="preserve">, </w:t>
      </w:r>
      <w:r w:rsidR="00315052">
        <w:t>B</w:t>
      </w:r>
      <w:r>
        <w:t xml:space="preserve">lock 6 </w:t>
      </w:r>
      <m:oMath>
        <m:r>
          <w:rPr>
            <w:rFonts w:ascii="Cambria Math" w:hAnsi="Cambria Math"/>
          </w:rPr>
          <m:t>t(40)=3.48</m:t>
        </m:r>
      </m:oMath>
      <w:r>
        <w:t xml:space="preserve">, </w:t>
      </w:r>
      <m:oMath>
        <m:r>
          <w:rPr>
            <w:rFonts w:ascii="Cambria Math" w:hAnsi="Cambria Math"/>
          </w:rPr>
          <m:t>p=.001</m:t>
        </m:r>
      </m:oMath>
      <w:r>
        <w:t xml:space="preserve">, </w:t>
      </w:r>
      <w:r w:rsidR="00315052">
        <w:t>B</w:t>
      </w:r>
      <w:r>
        <w:t xml:space="preserve">lock 7 </w:t>
      </w:r>
      <m:oMath>
        <m:r>
          <w:rPr>
            <w:rFonts w:ascii="Cambria Math" w:hAnsi="Cambria Math"/>
          </w:rPr>
          <m:t>t(40)=2.32</m:t>
        </m:r>
      </m:oMath>
      <w:r>
        <w:t xml:space="preserve">, </w:t>
      </w:r>
      <m:oMath>
        <m:r>
          <w:rPr>
            <w:rFonts w:ascii="Cambria Math" w:hAnsi="Cambria Math"/>
          </w:rPr>
          <m:t>p=.026</m:t>
        </m:r>
      </m:oMath>
      <w:r>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t>confirm</w:t>
      </w:r>
      <w:r w:rsidR="00DF5F2A">
        <w:t>ed</w:t>
      </w:r>
      <w:r>
        <w:t xml:space="preserve"> the effect was robust.</w:t>
      </w:r>
    </w:p>
    <w:p w14:paraId="3F7E4854" w14:textId="77777777" w:rsidR="00EB7DC6" w:rsidRPr="007F67D5" w:rsidRDefault="00EB7DC6" w:rsidP="00EB7DC6">
      <w:pPr>
        <w:pStyle w:val="BodyText"/>
        <w:rPr>
          <w:i/>
          <w:iCs/>
        </w:rPr>
      </w:pPr>
      <w:r w:rsidRPr="007F67D5">
        <w:rPr>
          <w:b/>
          <w:i/>
          <w:iCs/>
        </w:rPr>
        <w:t>Locomotor activity</w:t>
      </w:r>
    </w:p>
    <w:p w14:paraId="6AA98F83" w14:textId="64D0F51F" w:rsidR="00EB7DC6" w:rsidRDefault="00EB7DC6" w:rsidP="00EB7DC6">
      <w:pPr>
        <w:pStyle w:val="BodyText"/>
      </w:pPr>
      <w:r>
        <w:t>The enhanced responding observed during the Pavlovian conditioning procedure in the OFC lesion group could simply reflect an enhancement of general locomotor activity, however locomotor activity (</w:t>
      </w:r>
      <w:r w:rsidRPr="00136F82">
        <w:rPr>
          <w:highlight w:val="yellow"/>
        </w:rPr>
        <w:t>Figure 1C</w:t>
      </w:r>
      <w:r>
        <w:t xml:space="preserve">) did not differ between groups (main effect of Tim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BodyText"/>
        <w:rPr>
          <w:i/>
          <w:iCs/>
        </w:rPr>
      </w:pPr>
      <w:r w:rsidRPr="007F67D5">
        <w:rPr>
          <w:b/>
          <w:i/>
          <w:iCs/>
        </w:rPr>
        <w:t>Satiety</w:t>
      </w:r>
    </w:p>
    <w:p w14:paraId="477194D1" w14:textId="01D20690" w:rsidR="00136F82" w:rsidRDefault="00136F82" w:rsidP="00136F82">
      <w:pPr>
        <w:pStyle w:val="BodyText"/>
      </w:pPr>
      <w:r>
        <w:t>To test whether the enhanced responding following OFC lesions was sensitive to levels of hunger or shifts in motivation, a subgroup of animals (subgroup 1) was tested when sated (</w:t>
      </w:r>
      <w:r w:rsidRPr="00136F82">
        <w:rPr>
          <w:highlight w:val="yellow"/>
        </w:rPr>
        <w:t>Figure 1B</w:t>
      </w:r>
      <w:r>
        <w:t xml:space="preserve">). General satiety, </w:t>
      </w:r>
      <w:r w:rsidR="00145779">
        <w:t>providing</w:t>
      </w:r>
      <w:r>
        <w:t xml:space="preserve"> 24 hours access to home-cage food, 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xml:space="preserve">. However, this possibility is unlikely as responding was comparable between groups on </w:t>
      </w:r>
      <w:r>
        <w:lastRenderedPageBreak/>
        <w:t>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before the reward was delivered. This suggests that animals with OFC lesions are sensitive to shifts in hunger</w:t>
      </w:r>
      <w:r w:rsidR="0013327E">
        <w:t xml:space="preserve"> and </w:t>
      </w:r>
      <w:r w:rsidR="00C376E5">
        <w:t>general</w:t>
      </w:r>
      <w:r>
        <w:t xml:space="preserve"> motivation.</w:t>
      </w:r>
    </w:p>
    <w:p w14:paraId="4DB4A9AC" w14:textId="77777777" w:rsidR="00F51193" w:rsidRPr="007F67D5" w:rsidRDefault="00F51193" w:rsidP="00F51193">
      <w:pPr>
        <w:pStyle w:val="BodyText"/>
        <w:rPr>
          <w:i/>
          <w:iCs/>
        </w:rPr>
      </w:pPr>
      <w:r w:rsidRPr="007F67D5">
        <w:rPr>
          <w:b/>
          <w:i/>
          <w:iCs/>
        </w:rPr>
        <w:t>Devaluation Test</w:t>
      </w:r>
    </w:p>
    <w:p w14:paraId="26DE1D61" w14:textId="04B6B6A0" w:rsidR="00F51193" w:rsidRDefault="00F51193" w:rsidP="00F51193">
      <w:pPr>
        <w:pStyle w:val="BodyText"/>
      </w:pPr>
      <w:r>
        <w:t xml:space="preserve">Traditionally, OFC lesions have been shown to cause deficits in </w:t>
      </w:r>
      <w:r w:rsidR="00351423">
        <w:t xml:space="preserve">Pavlovian </w:t>
      </w:r>
      <w:r>
        <w:t xml:space="preserve">outcome devaluation </w:t>
      </w:r>
      <w:r w:rsidR="00316B19">
        <w:fldChar w:fldCharType="begin" w:fldLock="1"/>
      </w:r>
      <w:r w:rsidR="00993C2A">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McMahan, &amp; Schoenbaum, 1999; Panayi &amp; Killcross, 2018; Pickens, Saddoris, Gallagher, &amp; Holland, 2005; Pickens et al., 2003)","plainTextFormattedCitation":"(Gallagher, McMahan, &amp; Schoenbaum, 1999; Panayi &amp; Killcross, 2018; Pickens, Saddoris, Gallagher, &amp; Holland, 2005; Pickens et al., 2003)","previouslyFormattedCitation":"(Gallagher, McMahan, &amp; Schoenbaum, 1999; Panayi &amp; Killcross, 2018; Pickens, Saddoris, Gallagher, &amp; Holland, 2005; Pickens et al., 2003)"},"properties":{"noteIndex":0},"schema":"https://github.com/citation-style-language/schema/raw/master/csl-citation.json"}</w:instrText>
      </w:r>
      <w:r w:rsidR="00316B19">
        <w:fldChar w:fldCharType="separate"/>
      </w:r>
      <w:r w:rsidR="00316B19" w:rsidRPr="00316B19">
        <w:rPr>
          <w:noProof/>
        </w:rPr>
        <w:t>(Gallagher, McMahan, &amp; Schoenbaum, 1999; Panayi &amp; Killcross, 2018; Pickens, Saddoris, Gallagher, &amp; Holland, 2005; Pickens et al., 2003)</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w:t>
      </w:r>
      <w:proofErr w:type="spellStart"/>
      <w:r>
        <w:t>i.p.</w:t>
      </w:r>
      <w:proofErr w:type="spellEnd"/>
      <w:r>
        <w:t xml:space="preserve"> injection of lithium chloride; Devalued), and the value of the other outcome was left intact (Non-Devalued). Both groups learned the novel cue-outcome associations and acquired the specific taste aversion (</w:t>
      </w:r>
      <w:r w:rsidRPr="00F820F2">
        <w:rPr>
          <w:highlight w:val="yellow"/>
        </w:rPr>
        <w:t>Figure 1-figure supplement 3B</w:t>
      </w:r>
      <w:r>
        <w:t>).</w:t>
      </w:r>
    </w:p>
    <w:p w14:paraId="3219C950" w14:textId="2C670359" w:rsidR="00F51193" w:rsidRDefault="00F51193" w:rsidP="00F51193">
      <w:pPr>
        <w:pStyle w:val="BodyText"/>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This finding successfully replicates the finding that both non-specific and focal OFC lesions abolish the outcome devaluation effect in rodents</w:t>
      </w:r>
      <w:r w:rsidR="00993C2A">
        <w:t xml:space="preserve"> </w:t>
      </w:r>
      <w:r w:rsidR="00993C2A">
        <w:fldChar w:fldCharType="begin" w:fldLock="1"/>
      </w:r>
      <w:r w:rsidR="00113618">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5, 2003)","plainTextFormattedCitation":"(Gallagher et al., 1999; Panayi &amp; Killcross, 2018; Pickens et al., 2005, 2003)","previouslyFormattedCitation":"(Gallagher et al., 1999; Panayi &amp; Killcross, 2018; Pickens et al., 2005, 2003)"},"properties":{"noteIndex":0},"schema":"https://github.com/citation-style-language/schema/raw/master/csl-citation.json"}</w:instrText>
      </w:r>
      <w:r w:rsidR="00993C2A">
        <w:fldChar w:fldCharType="separate"/>
      </w:r>
      <w:r w:rsidR="00993C2A" w:rsidRPr="00993C2A">
        <w:rPr>
          <w:noProof/>
        </w:rPr>
        <w:t>(Gallagher et al., 1999; Panayi &amp; Killcross, 2018; Pickens et al., 2005, 2003)</w:t>
      </w:r>
      <w:r w:rsidR="00993C2A">
        <w:fldChar w:fldCharType="end"/>
      </w:r>
      <w:r>
        <w:t>.</w:t>
      </w:r>
    </w:p>
    <w:p w14:paraId="0687067C" w14:textId="5C93E688" w:rsidR="00887885" w:rsidRDefault="007F67D5" w:rsidP="00887885">
      <w:pPr>
        <w:pStyle w:val="BodyText"/>
      </w:pPr>
      <w:r>
        <w:rPr>
          <w:b/>
        </w:rPr>
        <w:t xml:space="preserve">Experiment 2: </w:t>
      </w:r>
      <w:r w:rsidR="00887885">
        <w:rPr>
          <w:b/>
        </w:rPr>
        <w:t>Post-training muscimol inactivation</w:t>
      </w:r>
    </w:p>
    <w:p w14:paraId="05107674" w14:textId="40ECAB40" w:rsidR="00887885" w:rsidRDefault="00887885" w:rsidP="00887885">
      <w:pPr>
        <w:pStyle w:val="BodyText"/>
      </w:pPr>
      <w:r>
        <w:t>The enhanced Pavlovian responding observed following OFC lesions (</w:t>
      </w:r>
      <w:r w:rsidRPr="00887885">
        <w:rPr>
          <w:highlight w:val="yellow"/>
        </w:rPr>
        <w:t>Figure 1A</w:t>
      </w:r>
      <w:r>
        <w:t>) may be due to enhanced learning of the cue-outcome relationship in the OFC lesion group (</w:t>
      </w:r>
      <w:r w:rsidRPr="00506B43">
        <w:rPr>
          <w:highlight w:val="yellow"/>
        </w:rPr>
        <w:t>Figure 2-figure supplement 1</w:t>
      </w:r>
      <w:r>
        <w:t xml:space="preserve">). This is consistent with a role for the OFC in representing outcome expectancy information. For example, incremental learning about a cue-outcome relationship is thought to depend upon prediction errors </w:t>
      </w:r>
      <w:r w:rsidR="00C433F2">
        <w:fldChar w:fldCharType="begin" w:fldLock="1"/>
      </w:r>
      <w:r w:rsidR="00B91D51">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Calu, Schoenbaum, &amp; Sharpe, 2017; Pearce &amp; Hall, 1980; Rescorla &amp; Wagner, 1972; Sutton &amp; Barto, 1998)","plainTextFormattedCitation":"(Esber &amp; Haselgrove, 2011; LePelley, 2004; Mackintosh, 1975; Nasser, Calu, Schoenbaum, &amp; Sharpe, 2017; Pearce &amp; Hall, 1980; Rescorla &amp; Wagner, 1972; Sutton &amp; Barto, 1998)","previouslyFormattedCitation":"(Esber &amp; Haselgrove, 2011; LePelley, 2004; Mackintosh, 1975; Nasser, Calu, Schoenbaum, &amp; Sharpe, 2017; Pearce &amp; Hall, 1980; Rescorla &amp; Wagner, 1972; Sutton &amp; Barto, 1998)"},"properties":{"noteIndex":0},"schema":"https://github.com/citation-style-language/schema/raw/master/csl-citation.json"}</w:instrText>
      </w:r>
      <w:r w:rsidR="00C433F2">
        <w:fldChar w:fldCharType="separate"/>
      </w:r>
      <w:r w:rsidR="00C433F2" w:rsidRPr="00C433F2">
        <w:rPr>
          <w:noProof/>
        </w:rPr>
        <w:t>(Esber &amp; Haselgrove, 2011; LePelley, 2004; Mackintosh, 1975; Nasser, Calu, Schoenbaum, &amp; Sharpe,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w:t>
      </w:r>
      <w:proofErr w:type="spellStart"/>
      <w:r>
        <w:t>minimised</w:t>
      </w:r>
      <w:proofErr w:type="spellEnd"/>
      <w:r>
        <w:t xml:space="preserve">. If the OFC carries some aspect of outcome expectancy information </w:t>
      </w:r>
      <w:r w:rsidR="00113618">
        <w:fldChar w:fldCharType="begin" w:fldLock="1"/>
      </w:r>
      <w:r w:rsidR="00B91D51">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Parker, Lindner, Izquierdo, &amp; Murray, 2000; Pears, Parkinson, Hopewell, Everitt, &amp; Roberts, 2003; Schoenbaum, Roesch, Stalnaker, &amp; Takahashi, 2009; Takahashi et al., 2009, 2011)","plainTextFormattedCitation":"(Baxter, Parker, Lindner, Izquierdo, &amp; Murray, 2000; Pears, Parkinson, Hopewell, Everitt, &amp; Roberts, 2003; Schoenbaum, Roesch, Stalnaker, &amp; Takahashi, 2009; Takahashi et al., 2009, 2011)","previouslyFormattedCitation":"(Baxter, Parker, Lindner, Izquierdo, &amp; Murray, 2000; Pears, Parkinson, Hopewell, Everitt, &amp; Roberts, 2003; Schoenbaum, Roesch, Stalnaker, &amp; Takahashi, 2009; Y K Takahashi et al., 2009; Yuji K Takahashi et al., 2011)"},"properties":{"noteIndex":0},"schema":"https://github.com/citation-style-language/schema/raw/master/csl-citation.json"}</w:instrText>
      </w:r>
      <w:r w:rsidR="00113618">
        <w:fldChar w:fldCharType="separate"/>
      </w:r>
      <w:r w:rsidR="00B91D51" w:rsidRPr="00B91D51">
        <w:rPr>
          <w:noProof/>
        </w:rPr>
        <w:t>(Baxter, Parker, Lindner, Izquierdo, &amp; Murray, 2000; Pears, Parkinson, Hopewell, Everitt, &amp; Roberts, 2003; Schoenbaum, Roesch, Stalnaker, &amp; Takahashi, 2009; Takahashi et al., 2009, 2011)</w:t>
      </w:r>
      <w:r w:rsidR="00113618">
        <w:fldChar w:fldCharType="end"/>
      </w:r>
      <w:r>
        <w:t>, then OFC lesions might reduce the expected value of a cue which in turn would result in abnormally persistent prediction errors and enhanced learning. Therefore, disruption of OFC function should temporarily lower expected value, and enhance prediction errors and learning</w:t>
      </w:r>
      <w:r w:rsidR="00830B75">
        <w:t xml:space="preserve"> (for modelling of this prediction see </w:t>
      </w:r>
      <w:r w:rsidR="00830B75" w:rsidRPr="00506B43">
        <w:rPr>
          <w:highlight w:val="yellow"/>
        </w:rPr>
        <w:t>Figure 2-figure supplement 1</w:t>
      </w:r>
      <w:r w:rsidR="00830B75">
        <w:t>)</w:t>
      </w:r>
      <w:r>
        <w:t xml:space="preserve">. We tested this hypothesis by inactivating the OFC after first successfully acquiring cue-outcome learning i.e. when expected value is high and prediction errors are low. If the OFC </w:t>
      </w:r>
      <w:r>
        <w:lastRenderedPageBreak/>
        <w:t>carries some aspect of the learned expected value, then inactivation of the OFC should enhance prediction errors, and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Pr="00BA6666">
        <w:rPr>
          <w:highlight w:val="yellow"/>
        </w:rPr>
        <w:t>Figure 1A</w:t>
      </w:r>
      <w:r>
        <w:t>).</w:t>
      </w:r>
    </w:p>
    <w:p w14:paraId="749710DE" w14:textId="77777777" w:rsidR="001F2701" w:rsidRDefault="001F2701" w:rsidP="001F2701">
      <w:pPr>
        <w:pStyle w:val="BodyText"/>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xml:space="preserve">), and prior to infusion, response levels were similar in both groups (Figure 2A, Post;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5D6DD42B" w:rsidR="001F2701" w:rsidRDefault="001F2701" w:rsidP="001F2701">
      <w:pPr>
        <w:pStyle w:val="BodyText"/>
      </w:pPr>
      <w:r>
        <w:t>Contrary to our prediction, intra-OFC muscimol infusions disrupted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Therefore, post-training inactivation of the OFC impaired acquisition.</w:t>
      </w:r>
    </w:p>
    <w:p w14:paraId="587A5838" w14:textId="30501908" w:rsidR="001F2701" w:rsidRDefault="001F2701" w:rsidP="001F2701">
      <w:pPr>
        <w:pStyle w:val="BodyText"/>
      </w:pPr>
      <w:r>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xml:space="preserve">). Therefore, the effect of OFC inactivation did not persist, which suggests that the OFC plays a role in the behavioural expression (i.e. performance) of learned value and not in learning </w:t>
      </w:r>
      <w:r>
        <w:rPr>
          <w:i/>
        </w:rPr>
        <w:t>per se</w:t>
      </w:r>
      <w:r>
        <w:t>.</w:t>
      </w:r>
    </w:p>
    <w:p w14:paraId="6750D01A" w14:textId="6C3E9440" w:rsidR="00543681" w:rsidRDefault="00CD1176" w:rsidP="00543681">
      <w:pPr>
        <w:pStyle w:val="BodyText"/>
      </w:pPr>
      <w:r>
        <w:rPr>
          <w:b/>
        </w:rPr>
        <w:t xml:space="preserve">Experiment 3: </w:t>
      </w:r>
      <w:r w:rsidR="00543681">
        <w:rPr>
          <w:b/>
        </w:rPr>
        <w:t>Post-Training OFC lesions</w:t>
      </w:r>
    </w:p>
    <w:p w14:paraId="224C60F8" w14:textId="2F5018CB" w:rsidR="00543681" w:rsidRDefault="00543681" w:rsidP="00543681">
      <w:pPr>
        <w:pStyle w:val="BodyText"/>
      </w:pPr>
      <w:r>
        <w:t xml:space="preserve">Next, we </w:t>
      </w:r>
      <w:r w:rsidR="00C065AD">
        <w:t xml:space="preserve">used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m:t>
        </m:r>
        <m:r>
          <w:rPr>
            <w:rFonts w:ascii="Cambria Math" w:hAnsi="Cambria Math"/>
          </w:rPr>
          <w:lastRenderedPageBreak/>
          <m:t>.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Therefore, both post-training lesions and inactivation of OFC function effectively block the expression of Pavlovian acquisition.</w:t>
      </w:r>
    </w:p>
    <w:p w14:paraId="6730D6AB" w14:textId="4650F1C1" w:rsidR="00543681" w:rsidRDefault="00543681" w:rsidP="00543681">
      <w:pPr>
        <w:pStyle w:val="BodyText"/>
      </w:pPr>
      <w:r>
        <w:t xml:space="preserve">To facilitate comparisons between experiments, CS-PreCS response rates on Block 6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w:t>
      </w:r>
      <w:proofErr w:type="gramStart"/>
      <w:r>
        <w:t>similar to</w:t>
      </w:r>
      <w:proofErr w:type="gramEnd"/>
      <w:r>
        <w:t xml:space="preserve">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BodyText"/>
      </w:pPr>
      <w:r>
        <w:rPr>
          <w:b/>
        </w:rPr>
        <w:t xml:space="preserve">Experiment 4: </w:t>
      </w:r>
      <w:r w:rsidR="00F52D07">
        <w:rPr>
          <w:b/>
        </w:rPr>
        <w:t>OFC inactivation early in acquisition</w:t>
      </w:r>
    </w:p>
    <w:p w14:paraId="6DB6CD99" w14:textId="3DF17287" w:rsidR="00F52D07" w:rsidRDefault="00F52D07" w:rsidP="00F52D07">
      <w:pPr>
        <w:pStyle w:val="BodyText"/>
      </w:pPr>
      <w:r>
        <w:t>The results</w:t>
      </w:r>
      <w:r w:rsidR="009D1CF6">
        <w:t xml:space="preserve"> presented</w:t>
      </w:r>
      <w:r>
        <w:t xml:space="preserve"> </w:t>
      </w:r>
      <w:r w:rsidR="009D1CF6">
        <w:t>so</w:t>
      </w:r>
      <w:r>
        <w:t xml:space="preserve"> far suggest that OFC inactivation temporarily suppressed 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and then trained on a simple Pavlovian cue-outcome task (CS was a 10s house light).</w:t>
      </w:r>
    </w:p>
    <w:p w14:paraId="18FA5E78" w14:textId="09D5E474" w:rsidR="00F52D07" w:rsidRDefault="00F52D07" w:rsidP="00F52D07">
      <w:pPr>
        <w:pStyle w:val="BodyText"/>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a</w:t>
      </w:r>
      <w:proofErr w:type="spellStart"/>
      <w:r>
        <w:t>nd</w:t>
      </w:r>
      <w:proofErr w:type="spellEnd"/>
      <w:r>
        <w:t xml:space="preserve">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 xml:space="preserve">s active again. This suggests that OFC inactivation </w:t>
      </w:r>
      <w:r w:rsidR="001A6C50">
        <w:t xml:space="preserve">early in training </w:t>
      </w:r>
      <w:r>
        <w:t>disrupted acquisition learning rather than just behavioural performance.</w:t>
      </w:r>
    </w:p>
    <w:p w14:paraId="319BC886" w14:textId="4B1B9F48" w:rsidR="00027A91" w:rsidRDefault="004779A5" w:rsidP="00027A91">
      <w:pPr>
        <w:pStyle w:val="BodyText"/>
      </w:pPr>
      <w:r>
        <w:rPr>
          <w:b/>
        </w:rPr>
        <w:lastRenderedPageBreak/>
        <w:t xml:space="preserve">Experiment 5: </w:t>
      </w:r>
      <w:r w:rsidR="00027A91">
        <w:rPr>
          <w:b/>
        </w:rPr>
        <w:t>OFC inactivation prior to associative blocking</w:t>
      </w:r>
    </w:p>
    <w:p w14:paraId="5294AAD3" w14:textId="211A644E" w:rsidR="00B95E73" w:rsidRDefault="00B95E73" w:rsidP="00B95E73">
      <w:pPr>
        <w:pStyle w:val="BodyText"/>
      </w:pPr>
      <w:r>
        <w:t>OFC inactivation during acquisition suppresse</w:t>
      </w:r>
      <w:r w:rsidR="00385F55">
        <w:t>d</w:t>
      </w:r>
      <w:r>
        <w:t xml:space="preserve"> cue responding, but it is unclear if this reduction in behaviour is due to suppression of learning (</w:t>
      </w:r>
      <w:r w:rsidRPr="00333D7D">
        <w:rPr>
          <w:highlight w:val="yellow"/>
        </w:rPr>
        <w:t>Figure 2A</w:t>
      </w:r>
      <w:r>
        <w:t>) or behavioural performance (</w:t>
      </w:r>
      <w:r w:rsidRPr="00333D7D">
        <w:rPr>
          <w:highlight w:val="yellow"/>
        </w:rPr>
        <w:t>Figure 2C</w:t>
      </w:r>
      <w:r>
        <w:t xml:space="preserve">). This ambiguity is predominantly driven by the assumption that an animal’s response levels are some monotonic function of acquired learning </w:t>
      </w:r>
      <w:r>
        <w:fldChar w:fldCharType="begin" w:fldLock="1"/>
      </w:r>
      <w:r>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operties":{"noteIndex":0},"schema":"https://github.com/citation-style-language/schema/raw/master/csl-citation.json"}</w:instrText>
      </w:r>
      <w:r>
        <w:fldChar w:fldCharType="separate"/>
      </w:r>
      <w:r w:rsidRPr="009A5050">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BodyText"/>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7777777" w:rsidR="004437AA" w:rsidRDefault="008359E2" w:rsidP="008359E2">
      <w:pPr>
        <w:pStyle w:val="BodyText"/>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Figure 3 - Supplemental figure 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 xml:space="preserve">The lower responding to cue AB in the muscimol group suggests that acquisition to cue A was </w:t>
      </w:r>
      <w:r>
        <w:lastRenderedPageBreak/>
        <w:t xml:space="preserve">impaired following infusions in Stage 1 and this impairment persisted (albeit transiently) when test drug free in stage 2. Indeed, the levels of responding to compound AB in the muscimol group at the start of Day 12 (Figure 3 - Supplemental figure 2) are </w:t>
      </w:r>
      <w:proofErr w:type="gramStart"/>
      <w:r>
        <w:t>similar to</w:t>
      </w:r>
      <w:proofErr w:type="gramEnd"/>
      <w:r>
        <w:t xml:space="preserve"> levels of </w:t>
      </w:r>
      <w:r w:rsidR="00B27FF5">
        <w:t>responding</w:t>
      </w:r>
      <w:r>
        <w:t xml:space="preserve"> to the novel compound CD in the saline group. This would suggest that learning about cue A in the muscimol group was impaired in stage 1, and therefore cue A will not effectively block learning to cue B in stage 2. </w:t>
      </w:r>
    </w:p>
    <w:p w14:paraId="1990FC8D" w14:textId="5FDECE17" w:rsidR="008359E2" w:rsidRDefault="004437AA" w:rsidP="008359E2">
      <w:pPr>
        <w:pStyle w:val="BodyText"/>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post infusion) are unlikely to be due to impairments in learning. In addition to this, we rule out the possibility that the two groups used different attentional solutions to achieve a similar blocking result (</w:t>
      </w:r>
      <w:r w:rsidR="008359E2" w:rsidRPr="00994C11">
        <w:rPr>
          <w:highlight w:val="yellow"/>
        </w:rPr>
        <w:t xml:space="preserve">Figure 3-Figure </w:t>
      </w:r>
      <w:r w:rsidR="008359E2" w:rsidRPr="00EF4474">
        <w:rPr>
          <w:highlight w:val="yellow"/>
        </w:rPr>
        <w:t xml:space="preserve">supplement </w:t>
      </w:r>
      <w:r w:rsidR="00EF4474" w:rsidRPr="00EF4474">
        <w:rPr>
          <w:highlight w:val="yellow"/>
        </w:rPr>
        <w:t>3</w:t>
      </w:r>
      <w:r w:rsidR="008359E2">
        <w:t>).</w:t>
      </w:r>
    </w:p>
    <w:p w14:paraId="727A122C" w14:textId="2CB12ADD" w:rsidR="00F56CB9" w:rsidRDefault="004779A5" w:rsidP="00F56CB9">
      <w:pPr>
        <w:pStyle w:val="BodyText"/>
      </w:pPr>
      <w:r>
        <w:rPr>
          <w:b/>
        </w:rPr>
        <w:t xml:space="preserve">Experiment 6: </w:t>
      </w:r>
      <w:r w:rsidR="00F56CB9">
        <w:rPr>
          <w:b/>
        </w:rPr>
        <w:t>Competing response values</w:t>
      </w:r>
    </w:p>
    <w:p w14:paraId="7B23838E" w14:textId="1FA681F1" w:rsidR="00774CAC" w:rsidRDefault="00F56CB9" w:rsidP="00F56CB9">
      <w:pPr>
        <w:pStyle w:val="BodyText"/>
      </w:pPr>
      <w:r>
        <w:t>One possible account of the impaired performance following OFC inactivation in the present study is an inability to potentiate behaviour based on the current</w:t>
      </w:r>
      <w:r w:rsidR="00EF020D">
        <w:t xml:space="preserve"> </w:t>
      </w:r>
      <w:r>
        <w:t>value of the outcome. Specifically,</w:t>
      </w:r>
      <w:r w:rsidR="0025314B">
        <w:t xml:space="preserve"> OFC inactivation ma</w:t>
      </w:r>
      <w:r w:rsidR="007E2415">
        <w:t>y disrupt</w:t>
      </w:r>
      <w:r>
        <w:t xml:space="preserve"> the ability to potentiate performance based on the current motivational value of the </w:t>
      </w:r>
      <w:proofErr w:type="gramStart"/>
      <w:r>
        <w:t xml:space="preserve">outcome, </w:t>
      </w:r>
      <w:r w:rsidR="007E2415">
        <w:t>but</w:t>
      </w:r>
      <w:proofErr w:type="gramEnd"/>
      <w:r w:rsidR="007E2415">
        <w:t xml:space="preserve"> leave</w:t>
      </w:r>
      <w:r>
        <w:t xml:space="preserve"> intact</w:t>
      </w:r>
      <w:r w:rsidR="007E2415">
        <w:t xml:space="preserve"> knowledge about</w:t>
      </w:r>
      <w:r>
        <w:t xml:space="preserve"> the predictive cue-outcome relationship. The current value of an outcome can be modulated by a number of factors such as current motivation (e.g. hunger), the magnitude of the outcome (e.g. volume, concentration, or number or rewards), </w:t>
      </w:r>
      <w:r w:rsidR="006410ED">
        <w:t xml:space="preserve">the </w:t>
      </w:r>
      <w:r w:rsidR="00D00783">
        <w:t xml:space="preserve">probability of the outcome, </w:t>
      </w:r>
      <w:r>
        <w:t>and the relative value of competing alternative outcomes. To assess this possibility a novel task was created in which the strength of responding to a Pavlovian cue is modulated by the relative value of competing unsignalled reward</w:t>
      </w:r>
      <w:r w:rsidR="006D2B09">
        <w:t xml:space="preserve">s i.e. the background rate </w:t>
      </w:r>
      <w:r w:rsidR="00CF435A">
        <w:t>of reward</w:t>
      </w:r>
      <w:r>
        <w:t>.</w:t>
      </w:r>
      <w:r w:rsidR="000603BF">
        <w:t xml:space="preserve"> </w:t>
      </w:r>
    </w:p>
    <w:p w14:paraId="1D4DEAAF" w14:textId="7BFD2842" w:rsidR="0067425B" w:rsidRDefault="00C93E9C" w:rsidP="00F56CB9">
      <w:pPr>
        <w:pStyle w:val="BodyText"/>
      </w:pPr>
      <w:r>
        <w:t xml:space="preserve">The task involved a Pavlovian cue-outcome procedure </w:t>
      </w:r>
      <w:proofErr w:type="gramStart"/>
      <w:r>
        <w:t>similar to</w:t>
      </w:r>
      <w:proofErr w:type="gramEnd"/>
      <w:r>
        <w:t xml:space="preserve"> those described above i.e. a 15s white-noise auditory stimulus predicted the delivery of a food pellet into a reward magazine</w:t>
      </w:r>
      <w:r w:rsidR="00504ACE">
        <w:t xml:space="preserve"> at the front of the chamber</w:t>
      </w:r>
      <w:r>
        <w:t xml:space="preserve"> </w:t>
      </w:r>
      <w:r w:rsidRPr="00994493">
        <w:rPr>
          <w:color w:val="FF0000"/>
          <w:highlight w:val="yellow"/>
          <w:u w:val="single"/>
        </w:rPr>
        <w:t>(Figure 4A).</w:t>
      </w:r>
      <w:r w:rsidR="00994493">
        <w:rPr>
          <w:color w:val="FF0000"/>
          <w:u w:val="single"/>
        </w:rPr>
        <w:t xml:space="preserve"> </w:t>
      </w:r>
      <w:r w:rsidR="00400837">
        <w:t xml:space="preserve">Independently of this 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reward magazine located at the back of the chamber.</w:t>
      </w:r>
      <w:r w:rsidR="00AB613A">
        <w:t xml:space="preserve"> </w:t>
      </w:r>
      <w:r w:rsidR="008D35CB">
        <w:t xml:space="preserve">The probability of sucrose availability </w:t>
      </w:r>
      <w:r w:rsidR="004D5DFF">
        <w:t xml:space="preserve">stayed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 xml:space="preserve"> </w:t>
      </w:r>
      <w:r w:rsidR="008D35CB" w:rsidRPr="00BE3EA7">
        <w:rPr>
          <w:color w:val="FF0000"/>
          <w:highlight w:val="yellow"/>
        </w:rPr>
        <w:t>(Figure 4 – Supplementary Figure 1)</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xml:space="preserve"> </w:t>
      </w:r>
      <w:r w:rsidR="00BE3EA7" w:rsidRPr="00BE3EA7">
        <w:rPr>
          <w:color w:val="FF0000"/>
          <w:highlight w:val="yellow"/>
        </w:rPr>
        <w:t>(Figure 4 – Supplementary Figure 2)</w:t>
      </w:r>
      <w:r w:rsidR="00BE3EA7">
        <w:t xml:space="preserve">. Normally, animals will engage in a range of unmeasured and uncontrolled alternative behaviours in a testing chamber (e.g. exploration, orienting, grooming, </w:t>
      </w:r>
      <w:proofErr w:type="spellStart"/>
      <w:r w:rsidR="00BE3EA7">
        <w:t>etc</w:t>
      </w:r>
      <w:proofErr w:type="spellEnd"/>
      <w:r w:rsidR="00BE3EA7">
        <w:t xml:space="preserve">…) that may compete with Pavlovian magazine approach. Here we provide a means to guide and control these alternative behaviours towards </w:t>
      </w:r>
      <w:r w:rsidR="00BE3EA7">
        <w:lastRenderedPageBreak/>
        <w:t>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proofErr w:type="gramStart"/>
      <w:r w:rsidR="00C72862">
        <w:t>size</w:t>
      </w:r>
      <w:r w:rsidR="00263DBE">
        <w:t>, and</w:t>
      </w:r>
      <w:proofErr w:type="gramEnd"/>
      <w:r w:rsidR="00C72862">
        <w:t xml:space="preserve"> ruled out </w:t>
      </w:r>
      <w:r w:rsidR="005A26E5">
        <w:t>the influence of thirst on the valuation of the liquid sucrose reward.</w:t>
      </w:r>
      <w:r w:rsidR="00263DBE">
        <w:t xml:space="preserve"> </w:t>
      </w:r>
    </w:p>
    <w:p w14:paraId="29C726B1" w14:textId="66B3771A" w:rsidR="00DC3952" w:rsidRDefault="000F0A98" w:rsidP="00F56CB9">
      <w:pPr>
        <w:pStyle w:val="BodyText"/>
      </w:pPr>
      <w:r>
        <w:t xml:space="preserve">An analysis of the separate magazine approach data (top and middle row)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6E44B7">
        <w:t xml:space="preserve"> we could effectively </w:t>
      </w:r>
      <w:r w:rsidR="009A3D22">
        <w:t>dissociate</w:t>
      </w:r>
      <w:r w:rsidR="006E44B7">
        <w:t xml:space="preserve"> </w:t>
      </w:r>
      <w:r w:rsidR="009A3D22">
        <w:t>Pavlovian behaviour directed at the Pellet magazine from exploratory sampling behaviour directed at the Sucrose magazine.</w:t>
      </w:r>
    </w:p>
    <w:p w14:paraId="7B629913" w14:textId="5491DC6C" w:rsidR="004F5644" w:rsidRDefault="009F5D99" w:rsidP="0090665A">
      <w:pPr>
        <w:pStyle w:val="BodyText"/>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affected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20E74E2C" w:rsidR="005E63EC" w:rsidRDefault="005E63EC" w:rsidP="0090665A">
      <w:pPr>
        <w:pStyle w:val="BodyText"/>
      </w:pPr>
      <w:r>
        <w:t xml:space="preserve">Finally, </w:t>
      </w:r>
      <w:r w:rsidR="002602D2">
        <w:t xml:space="preserve">we confirmed that the motivation for the sucrose reward was not significantly driven by </w:t>
      </w:r>
      <w:r w:rsidR="0090306A">
        <w:t xml:space="preserve">a motivational state of thirst, and that </w:t>
      </w:r>
      <w:r w:rsidR="00882B4C">
        <w:t xml:space="preserve">the behaviours in this task were sensitive to changes in reward </w:t>
      </w:r>
      <w:r w:rsidR="00D64733">
        <w:t>value (i.e. a 4-fold increase in sucrose volume</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541ED0AC" w14:textId="77777777" w:rsidR="002D2A1F" w:rsidRPr="004779A5" w:rsidRDefault="002D2A1F" w:rsidP="002D2A1F">
      <w:pPr>
        <w:pStyle w:val="BodyText"/>
        <w:rPr>
          <w:i/>
          <w:iCs/>
        </w:rPr>
      </w:pPr>
      <w:r w:rsidRPr="004779A5">
        <w:rPr>
          <w:b/>
          <w:i/>
          <w:iCs/>
        </w:rPr>
        <w:t>The effect of OFC inactivation on updating relative expected value</w:t>
      </w:r>
    </w:p>
    <w:p w14:paraId="5CAEB0DC" w14:textId="0E053863" w:rsidR="00922170" w:rsidRDefault="002D2A1F" w:rsidP="002D2A1F">
      <w:pPr>
        <w:pStyle w:val="BodyText"/>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for satiety to confound behaviour later in the session.</w:t>
      </w:r>
    </w:p>
    <w:p w14:paraId="5A676BE6" w14:textId="2D317051" w:rsidR="00096B58" w:rsidRDefault="00096B58" w:rsidP="002D2A1F">
      <w:pPr>
        <w:pStyle w:val="BodyText"/>
      </w:pPr>
      <w:r>
        <w:lastRenderedPageBreak/>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r w:rsidR="003F4E23">
        <w:t xml:space="preserve">magazine  </w:t>
      </w:r>
      <w:r w:rsidR="002C4C6C">
        <w:t xml:space="preserve">would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based on Pavlovian expected value </w:t>
      </w:r>
      <w:r w:rsidR="004C778B">
        <w:t>would become inflexible</w:t>
      </w:r>
      <w:r w:rsidR="00105877">
        <w:t>.</w:t>
      </w:r>
      <w:r w:rsidR="004C778B">
        <w:t xml:space="preserve"> </w:t>
      </w:r>
      <w:r w:rsidR="00105877">
        <w:t xml:space="preserve"> </w:t>
      </w:r>
    </w:p>
    <w:p w14:paraId="7F11D0DC" w14:textId="77CF0B5D" w:rsidR="00A82FD4" w:rsidRDefault="00A82FD4" w:rsidP="00A82FD4">
      <w:pPr>
        <w:pStyle w:val="BodyText"/>
      </w:pPr>
      <w:r>
        <w:t>First, during the PreCS period, all animals were able to detect changes in the probability of the unsignalled sucrose reward, and appropriately update Sucrose magazine approach behaviour (</w:t>
      </w:r>
      <w:r w:rsidRPr="00A82FD4">
        <w:rPr>
          <w:highlight w:val="yellow"/>
        </w:rPr>
        <w:t>Figure 4B &amp; D;</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PreCS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5</m:t>
        </m:r>
      </m:oMath>
      <w:r>
        <w:t>).</w:t>
      </w:r>
      <w:r w:rsidR="00E27E33">
        <w:t xml:space="preserve"> </w:t>
      </w:r>
    </w:p>
    <w:p w14:paraId="77C3B32F" w14:textId="6955DE64" w:rsidR="009550DE" w:rsidRDefault="00E27E33" w:rsidP="009550DE">
      <w:pPr>
        <w:pStyle w:val="BodyText"/>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Figure 4C &amp; E</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Activity at the Sucrose magazine was not affected by muscimol infusions (</w:t>
      </w:r>
      <w:r w:rsidR="009550DE" w:rsidRPr="009550DE">
        <w:rPr>
          <w:highlight w:val="yellow"/>
        </w:rPr>
        <w:t>Figure 4C;</w:t>
      </w:r>
      <w:r w:rsidR="009550DE">
        <w:t xml:space="preserve">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whereas activity at the Pellet magazine was significantly disrupted by muscimol infusions (</w:t>
      </w:r>
      <w:r w:rsidR="009550DE" w:rsidRPr="009550DE">
        <w:rPr>
          <w:highlight w:val="yellow"/>
        </w:rPr>
        <w:t>Figure 4E;</w:t>
      </w:r>
      <w:r w:rsidR="009550DE">
        <w:t xml:space="preserve">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5527E28C" w14:textId="6450A363" w:rsidR="00040D80" w:rsidRDefault="00040D80" w:rsidP="00040D80">
      <w:pPr>
        <w:pStyle w:val="BodyText"/>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ANOVA confirmed </w:t>
      </w:r>
      <w:r w:rsidR="009D3AEB">
        <w:t xml:space="preserve">our prediction </w:t>
      </w:r>
      <w:r>
        <w:t>that the muscimol deficit was specific to the Pellet magazine in the CS period (</w:t>
      </w:r>
      <w:r w:rsidRPr="00FD60BB">
        <w:rPr>
          <w:highlight w:val="yellow"/>
        </w:rPr>
        <w:t>Figure 4 B-E;</w:t>
      </w:r>
      <w:r>
        <w:t xml:space="preserve"> Significant Drug x Period x Magazine x Probability 4-way interaction </w:t>
      </w:r>
      <m:oMath>
        <m:r>
          <w:rPr>
            <w:rFonts w:ascii="Cambria Math" w:hAnsi="Cambria Math"/>
          </w:rPr>
          <m:t>F(1,5)=12.08</m:t>
        </m:r>
      </m:oMath>
      <w:r>
        <w:t xml:space="preserve">, </w:t>
      </w:r>
      <m:oMath>
        <m:r>
          <w:rPr>
            <w:rFonts w:ascii="Cambria Math" w:hAnsi="Cambria Math"/>
          </w:rPr>
          <m:t>p=.018</m:t>
        </m:r>
      </m:oMath>
      <w:r>
        <w:t>). OFC inactivation selectively disrupted the ability to modulate behaviour based on integrating Pavlovian expected values with the current rate of alternative rewards i.e. the current subjective value of the predicted reward.</w:t>
      </w:r>
      <w:r w:rsidR="00534EFE">
        <w:t xml:space="preserve"> </w:t>
      </w:r>
    </w:p>
    <w:p w14:paraId="644ADD9B" w14:textId="22F7236D" w:rsidR="006B4DE6" w:rsidRDefault="006B4DE6">
      <w:pPr>
        <w:rPr>
          <w:sz w:val="24"/>
          <w:szCs w:val="24"/>
        </w:rPr>
      </w:pPr>
      <w:r>
        <w:br w:type="page"/>
      </w:r>
    </w:p>
    <w:p w14:paraId="7BBAF2E6" w14:textId="0F0870F1" w:rsidR="00DC3952" w:rsidRDefault="004D6E79" w:rsidP="00F56CB9">
      <w:pPr>
        <w:pStyle w:val="BodyText"/>
        <w:rPr>
          <w:b/>
          <w:bCs/>
        </w:rPr>
      </w:pPr>
      <w:r w:rsidRPr="004D6E79">
        <w:rPr>
          <w:b/>
          <w:bCs/>
        </w:rPr>
        <w:lastRenderedPageBreak/>
        <w:t>Discussion</w:t>
      </w:r>
    </w:p>
    <w:p w14:paraId="13A981EB" w14:textId="77777777" w:rsidR="00293003" w:rsidRDefault="00394431" w:rsidP="00D33C06">
      <w:pPr>
        <w:pStyle w:val="BodyText"/>
        <w:numPr>
          <w:ilvl w:val="0"/>
          <w:numId w:val="2"/>
        </w:numPr>
      </w:pPr>
      <w:r>
        <w:t>Null result consistently reported</w:t>
      </w:r>
      <w:r w:rsidR="0052592B">
        <w:t xml:space="preserve">. </w:t>
      </w:r>
      <w:r>
        <w:t>Latent state and specific outcome expectancy theories predict no effect in</w:t>
      </w:r>
    </w:p>
    <w:p w14:paraId="2FDEFCAF" w14:textId="4224AA63" w:rsidR="00394431" w:rsidRDefault="00394431" w:rsidP="00D33C06">
      <w:pPr>
        <w:pStyle w:val="BodyText"/>
        <w:numPr>
          <w:ilvl w:val="0"/>
          <w:numId w:val="2"/>
        </w:numPr>
      </w:pPr>
      <w:r>
        <w:t xml:space="preserve"> simple, single cue-outcome design where th</w:t>
      </w:r>
      <w:r w:rsidR="00D443D4">
        <w:t xml:space="preserve">e outcome identity is irrelevant to the task and </w:t>
      </w:r>
      <w:r w:rsidR="00FF5E3B">
        <w:t xml:space="preserve">all task states are explicitly cued and </w:t>
      </w:r>
      <w:r w:rsidR="0052592B">
        <w:t>stable.</w:t>
      </w:r>
    </w:p>
    <w:p w14:paraId="32C0B440" w14:textId="4198A8A4" w:rsidR="0052592B" w:rsidRDefault="0052592B" w:rsidP="00D33C06">
      <w:pPr>
        <w:pStyle w:val="BodyText"/>
        <w:numPr>
          <w:ilvl w:val="0"/>
          <w:numId w:val="2"/>
        </w:numPr>
      </w:pPr>
      <w:r>
        <w:t xml:space="preserve">In contrast to these predictions and </w:t>
      </w:r>
      <w:r w:rsidR="00103933">
        <w:t xml:space="preserve">the extant literature, we observed a </w:t>
      </w:r>
      <w:r w:rsidR="007747F8">
        <w:t>significant and replicable effect of OFC lesions and inactivation on acquisition behaviour.</w:t>
      </w:r>
    </w:p>
    <w:p w14:paraId="68711F74" w14:textId="31968596" w:rsidR="00696874" w:rsidRDefault="00FD468D" w:rsidP="00696874">
      <w:pPr>
        <w:pStyle w:val="BodyText"/>
        <w:numPr>
          <w:ilvl w:val="1"/>
          <w:numId w:val="2"/>
        </w:numPr>
      </w:pPr>
      <w:r>
        <w:t xml:space="preserve">Why did we find this effect? </w:t>
      </w:r>
      <w:proofErr w:type="gramStart"/>
      <w:r>
        <w:t>The majority of</w:t>
      </w:r>
      <w:proofErr w:type="gramEnd"/>
      <w:r>
        <w:t xml:space="preserve"> studies never trained </w:t>
      </w:r>
      <w:r w:rsidR="00991FE5">
        <w:t xml:space="preserve">animals to asymptote, notably at around 9-12 days when most procedures </w:t>
      </w:r>
      <w:r w:rsidR="003C2DA8">
        <w:t xml:space="preserve">proceed to a new phase of learning, we did not observe differences. Instead, </w:t>
      </w:r>
      <w:r w:rsidR="000C6140">
        <w:t xml:space="preserve">differences emerged only later in the asymptote of conditioning </w:t>
      </w:r>
      <w:r w:rsidR="00F07A0F">
        <w:t>(around 15-</w:t>
      </w:r>
      <w:r w:rsidR="005B16B3">
        <w:t>21 days in this procedure).</w:t>
      </w:r>
    </w:p>
    <w:p w14:paraId="768F8782" w14:textId="5C253C7A" w:rsidR="005B16B3" w:rsidRDefault="005B16B3" w:rsidP="00696874">
      <w:pPr>
        <w:pStyle w:val="BodyText"/>
        <w:numPr>
          <w:ilvl w:val="1"/>
          <w:numId w:val="2"/>
        </w:numPr>
      </w:pPr>
      <w:r>
        <w:t xml:space="preserve">This effect is consistent with </w:t>
      </w:r>
      <w:r w:rsidR="00A13431">
        <w:t xml:space="preserve">the finding that after extensive </w:t>
      </w:r>
      <w:r w:rsidR="00C6122B">
        <w:t xml:space="preserve">acquisition </w:t>
      </w:r>
      <w:r w:rsidR="00A13431">
        <w:t>training</w:t>
      </w:r>
      <w:r w:rsidR="00C6122B">
        <w:t xml:space="preserve"> in a discrete choice go-</w:t>
      </w:r>
      <w:proofErr w:type="spellStart"/>
      <w:r w:rsidR="00C6122B">
        <w:t>nogo</w:t>
      </w:r>
      <w:proofErr w:type="spellEnd"/>
      <w:r w:rsidR="00C6122B">
        <w:t xml:space="preserve"> task, Schoenbaum et al </w:t>
      </w:r>
      <w:r w:rsidR="000E38FD">
        <w:t xml:space="preserve">[REFS] </w:t>
      </w:r>
      <w:r w:rsidR="00C6122B">
        <w:t xml:space="preserve">observed significant </w:t>
      </w:r>
      <w:r w:rsidR="002E659B">
        <w:t>effects of OFC lesions on response</w:t>
      </w:r>
      <w:r w:rsidR="00940ADC">
        <w:t xml:space="preserve"> vigour as measured by</w:t>
      </w:r>
      <w:r w:rsidR="002E659B">
        <w:t xml:space="preserve"> latenc</w:t>
      </w:r>
      <w:r w:rsidR="00D2794F">
        <w:t>y to respond</w:t>
      </w:r>
      <w:r w:rsidR="00940ADC">
        <w:t xml:space="preserve">, but not </w:t>
      </w:r>
      <w:r w:rsidR="00D2794F">
        <w:t>o</w:t>
      </w:r>
      <w:r w:rsidR="00940ADC">
        <w:t>n choice accuracy.</w:t>
      </w:r>
    </w:p>
    <w:p w14:paraId="1B8E0CCF" w14:textId="686CF097" w:rsidR="000E38FD" w:rsidRDefault="008C6C49" w:rsidP="000E38FD">
      <w:pPr>
        <w:pStyle w:val="BodyText"/>
        <w:numPr>
          <w:ilvl w:val="0"/>
          <w:numId w:val="2"/>
        </w:numPr>
      </w:pPr>
      <w:r>
        <w:t xml:space="preserve">We modelled these deficits within the framework of the OFC representing some </w:t>
      </w:r>
      <w:r w:rsidR="00980EBF">
        <w:t xml:space="preserve">aspect of outcome expectancy that informs a full </w:t>
      </w:r>
      <w:r w:rsidR="00D0054C">
        <w:t xml:space="preserve">reward </w:t>
      </w:r>
      <w:r w:rsidR="00980EBF">
        <w:t>prediction</w:t>
      </w:r>
      <w:r w:rsidR="00D0054C">
        <w:t xml:space="preserve">-error. Loss of this information </w:t>
      </w:r>
      <w:r w:rsidR="00384050">
        <w:t xml:space="preserve">would lead to systematic under expectation of reward and therefore </w:t>
      </w:r>
      <w:r w:rsidR="00DC4280">
        <w:t xml:space="preserve">increase the asymptote of learning. This model predicted a similar increase in learning </w:t>
      </w:r>
      <w:r w:rsidR="00E874A1">
        <w:t xml:space="preserve">following post-training OFC </w:t>
      </w:r>
      <w:r w:rsidR="00CE4D97">
        <w:t xml:space="preserve">inactivation. However, </w:t>
      </w:r>
      <w:r w:rsidR="00A84EE9">
        <w:t xml:space="preserve">this hypothesis was not </w:t>
      </w:r>
      <w:r w:rsidR="009F308F">
        <w:t>confirmed,</w:t>
      </w:r>
      <w:r w:rsidR="00A84EE9">
        <w:t xml:space="preserve"> and instead post-training OFC inactivation </w:t>
      </w:r>
      <w:r w:rsidR="00807603">
        <w:t xml:space="preserve">suppressed any further learning. This finding was replicated </w:t>
      </w:r>
      <w:r w:rsidR="005552D2">
        <w:t>with post-training lesions, and post-training inactivation at an earlier time point during acquisition.</w:t>
      </w:r>
      <w:r w:rsidR="005B564D">
        <w:t xml:space="preserve"> </w:t>
      </w:r>
    </w:p>
    <w:p w14:paraId="188A7EF0" w14:textId="3656CA64" w:rsidR="0086392A" w:rsidRDefault="005B564D" w:rsidP="009F308F">
      <w:pPr>
        <w:pStyle w:val="BodyText"/>
        <w:numPr>
          <w:ilvl w:val="1"/>
          <w:numId w:val="2"/>
        </w:numPr>
      </w:pPr>
      <w:r>
        <w:t xml:space="preserve">Therefore, the </w:t>
      </w:r>
      <w:r w:rsidR="002A6F2D">
        <w:t xml:space="preserve">dissociable effects of pre- and post- training OFC </w:t>
      </w:r>
      <w:r w:rsidR="00074141">
        <w:t xml:space="preserve">lesions/inactivation </w:t>
      </w:r>
      <w:r>
        <w:t xml:space="preserve">were not simply differences </w:t>
      </w:r>
      <w:r w:rsidR="002752A9">
        <w:t>between lesions and inactivation via muscimol infusions.</w:t>
      </w:r>
    </w:p>
    <w:p w14:paraId="3A9F29A2" w14:textId="46BD021B" w:rsidR="009F308F" w:rsidRDefault="008A3871" w:rsidP="009F308F">
      <w:pPr>
        <w:pStyle w:val="BodyText"/>
        <w:numPr>
          <w:ilvl w:val="1"/>
          <w:numId w:val="2"/>
        </w:numPr>
      </w:pPr>
      <w:r>
        <w:t>Reference inhibition paper here? Control cue Z?</w:t>
      </w:r>
    </w:p>
    <w:p w14:paraId="2B1F8D28" w14:textId="2B270708" w:rsidR="003A7F4D" w:rsidRDefault="002662B5" w:rsidP="00D33C06">
      <w:pPr>
        <w:pStyle w:val="BodyText"/>
        <w:numPr>
          <w:ilvl w:val="0"/>
          <w:numId w:val="2"/>
        </w:numPr>
      </w:pPr>
      <w:r>
        <w:t xml:space="preserve">Next, we </w:t>
      </w:r>
      <w:r w:rsidR="00EB0EC6">
        <w:t>tested whether the suppressed behaviour following post-training inactivation of the OFC reflected a disruption of learning</w:t>
      </w:r>
      <w:r w:rsidR="00B25B14">
        <w:t xml:space="preserve"> or performance. Using a</w:t>
      </w:r>
      <w:r w:rsidR="00636F32">
        <w:t>n associative blocking design</w:t>
      </w:r>
      <w:r w:rsidR="00B978A9">
        <w:t>,</w:t>
      </w:r>
      <w:r w:rsidR="00636F32">
        <w:t xml:space="preserve"> we confirmed that the disruption of behaviour to a </w:t>
      </w:r>
      <w:r w:rsidR="00AF31DD">
        <w:t xml:space="preserve">single Pavlovian cue did not affect the ability of this cue to </w:t>
      </w:r>
      <w:r w:rsidR="00BB63C8">
        <w:t xml:space="preserve">effectively block learning about a novel cue. This suggests that OFC inactivation </w:t>
      </w:r>
      <w:r w:rsidR="00656441">
        <w:t xml:space="preserve">did not disrupt learning about the cue-outcome relationship but instead disrupted the ability </w:t>
      </w:r>
      <w:r w:rsidR="00B5493A">
        <w:t>to modulate behaviour based on the current learned value of the cue.</w:t>
      </w:r>
    </w:p>
    <w:p w14:paraId="13458877" w14:textId="6BD275A6" w:rsidR="00B978A9" w:rsidRDefault="00B978A9" w:rsidP="00B978A9">
      <w:pPr>
        <w:pStyle w:val="BodyText"/>
        <w:numPr>
          <w:ilvl w:val="1"/>
          <w:numId w:val="2"/>
        </w:numPr>
      </w:pPr>
      <w:r>
        <w:t xml:space="preserve">Maybe refer to </w:t>
      </w:r>
      <w:proofErr w:type="spellStart"/>
      <w:r>
        <w:t>Kieflin</w:t>
      </w:r>
      <w:proofErr w:type="spellEnd"/>
      <w:r>
        <w:t xml:space="preserve"> et al study with Hierarchical stuff to indicate th</w:t>
      </w:r>
      <w:r w:rsidR="00084C0F">
        <w:t>at you rule out a possible account of this effect being a state dependent learning effect.</w:t>
      </w:r>
    </w:p>
    <w:p w14:paraId="03F84929" w14:textId="4FF07A62" w:rsidR="00891B0D" w:rsidRDefault="00891B0D" w:rsidP="00B978A9">
      <w:pPr>
        <w:pStyle w:val="BodyText"/>
        <w:numPr>
          <w:ilvl w:val="1"/>
          <w:numId w:val="2"/>
        </w:numPr>
      </w:pPr>
      <w:r>
        <w:lastRenderedPageBreak/>
        <w:t xml:space="preserve">Discuss the importance of not simply relying on performance levels to a target cue to indicate </w:t>
      </w:r>
      <w:r w:rsidR="00BC7F38">
        <w:t>how much learning has occurred</w:t>
      </w:r>
    </w:p>
    <w:p w14:paraId="78711A22" w14:textId="0B4A6C9F" w:rsidR="00F426A5" w:rsidRDefault="00920EA3" w:rsidP="00A24061">
      <w:pPr>
        <w:pStyle w:val="BodyText"/>
        <w:numPr>
          <w:ilvl w:val="0"/>
          <w:numId w:val="2"/>
        </w:numPr>
      </w:pPr>
      <w:r>
        <w:t xml:space="preserve">We concluded from these studies that the OFC was indeed </w:t>
      </w:r>
      <w:r w:rsidR="007561D2">
        <w:t>important in simple Pavlovian cue-outcome behaviour</w:t>
      </w:r>
      <w:r w:rsidR="00A846BE">
        <w:t xml:space="preserve"> even when the </w:t>
      </w:r>
      <w:r w:rsidR="001D7BB0">
        <w:t xml:space="preserve">cue-outcome contingencies remain stable and the </w:t>
      </w:r>
      <w:r w:rsidR="00A846BE">
        <w:t xml:space="preserve">identity of the outcome is not </w:t>
      </w:r>
      <w:r w:rsidR="001D7BB0">
        <w:t>relevant to task performance.</w:t>
      </w:r>
      <w:r w:rsidR="002607C3">
        <w:t xml:space="preserve"> Furthermore, it appeared that these effects likely reflected </w:t>
      </w:r>
      <w:r w:rsidR="00A85597">
        <w:t xml:space="preserve">impaired behavioural control rather than impaired learning. To explain </w:t>
      </w:r>
      <w:r w:rsidR="00F87742">
        <w:t>these effects, we proposed that the OFC was critical fo</w:t>
      </w:r>
      <w:r w:rsidR="00365819">
        <w:t>r calculating the current value of an expected outcome relative to the value of other options in the environment</w:t>
      </w:r>
      <w:r w:rsidR="00867748">
        <w:t>.</w:t>
      </w:r>
    </w:p>
    <w:p w14:paraId="4135CB8E" w14:textId="42970545" w:rsidR="00625094" w:rsidRDefault="00FA4D4B" w:rsidP="00452FC5">
      <w:pPr>
        <w:pStyle w:val="BodyText"/>
        <w:numPr>
          <w:ilvl w:val="1"/>
          <w:numId w:val="2"/>
        </w:numPr>
      </w:pPr>
      <w:r>
        <w:t xml:space="preserve">We created a task in which </w:t>
      </w:r>
      <w:r w:rsidR="00414EAC">
        <w:t xml:space="preserve">the relative value of alternative behaviours is integrated into Pavlovian expected outcomes </w:t>
      </w:r>
      <w:r>
        <w:t>to test this hypothesis</w:t>
      </w:r>
      <w:r w:rsidR="00414EAC">
        <w:t xml:space="preserve">. </w:t>
      </w:r>
      <w:r w:rsidR="001E2351">
        <w:t xml:space="preserve">As predicted, the OFC was necessary for the </w:t>
      </w:r>
      <w:r w:rsidR="001F78F4">
        <w:t xml:space="preserve">integration of </w:t>
      </w:r>
      <w:r w:rsidR="00B25283">
        <w:t xml:space="preserve">the relative value of alternative behaviours into </w:t>
      </w:r>
      <w:r w:rsidR="00C75A86">
        <w:t>the flexible control of Pavlovian expected value.</w:t>
      </w:r>
      <w:r w:rsidR="00452FC5">
        <w:t xml:space="preserve"> </w:t>
      </w:r>
    </w:p>
    <w:p w14:paraId="36B1FB9D" w14:textId="7B44540A" w:rsidR="00452FC5" w:rsidRDefault="00804058" w:rsidP="00452FC5">
      <w:pPr>
        <w:pStyle w:val="BodyText"/>
        <w:numPr>
          <w:ilvl w:val="1"/>
          <w:numId w:val="2"/>
        </w:numPr>
      </w:pPr>
      <w:r>
        <w:t xml:space="preserve">One possibility is that the failure to integrate </w:t>
      </w:r>
      <w:r w:rsidR="005F2509">
        <w:t>be</w:t>
      </w:r>
      <w:r>
        <w:t>tween the Pavlovia</w:t>
      </w:r>
      <w:r w:rsidR="005F2509">
        <w:t xml:space="preserve">n and non-Pavlovian values is due to the </w:t>
      </w:r>
      <w:r w:rsidR="00F272D5">
        <w:t>different outcome identities of each of the outcomes i.e. pellet vs liquid sucrose</w:t>
      </w:r>
      <w:r w:rsidR="00C40403">
        <w:t xml:space="preserve"> [REFS]</w:t>
      </w:r>
      <w:r w:rsidR="00F272D5">
        <w:t xml:space="preserve">. </w:t>
      </w:r>
      <w:r w:rsidR="00A7033C">
        <w:t xml:space="preserve">However, it is still the case that the </w:t>
      </w:r>
      <w:r w:rsidR="00E5777E">
        <w:t>OFC was not necessary for flexibly modulating non-Pavlovian foraging behaviours, but impaired at modulating specifically Pavlovian behaviour based on the expected value of the outcome.</w:t>
      </w:r>
    </w:p>
    <w:p w14:paraId="0759093C" w14:textId="632EBFAC" w:rsidR="00EA745E" w:rsidRDefault="00EA745E" w:rsidP="00452FC5">
      <w:pPr>
        <w:pStyle w:val="BodyText"/>
        <w:numPr>
          <w:ilvl w:val="1"/>
          <w:numId w:val="2"/>
        </w:numPr>
      </w:pPr>
      <w:r>
        <w:t xml:space="preserve">This adds to the finding that the OFC does not appear to be involved in </w:t>
      </w:r>
      <w:r w:rsidR="00A1696E">
        <w:t>other non-Pavlovian learned behaviours such as instrumental action-outcome learning (REFS). T</w:t>
      </w:r>
      <w:r w:rsidR="00537C4F">
        <w:t xml:space="preserve">he specificity of this neural deficits supports the </w:t>
      </w:r>
      <w:r w:rsidR="007344AB">
        <w:t xml:space="preserve">idea that Pavlovian cue-outcome </w:t>
      </w:r>
      <w:r w:rsidR="00674964">
        <w:t>behaviours are</w:t>
      </w:r>
      <w:r w:rsidR="007344AB">
        <w:t xml:space="preserve"> </w:t>
      </w:r>
      <w:r w:rsidR="00674964">
        <w:t>psychologically separate from instrumental action-outcome behaviours</w:t>
      </w:r>
      <w:r w:rsidR="00DC07E5">
        <w:t xml:space="preserve"> [Refs – Omission; SD vs CS in blocking]. </w:t>
      </w:r>
    </w:p>
    <w:p w14:paraId="16A90252" w14:textId="4D2C1901" w:rsidR="00F426A5" w:rsidRDefault="00C40403" w:rsidP="00C40403">
      <w:pPr>
        <w:pStyle w:val="BodyText"/>
      </w:pPr>
      <w:r>
        <w:t>Accounting for the pre vs. post training lesion differences</w:t>
      </w:r>
    </w:p>
    <w:p w14:paraId="2FC80C10" w14:textId="023E846C" w:rsidR="00C40403" w:rsidRDefault="00BA1AB2" w:rsidP="00C40403">
      <w:pPr>
        <w:pStyle w:val="BodyText"/>
        <w:numPr>
          <w:ilvl w:val="0"/>
          <w:numId w:val="2"/>
        </w:numPr>
      </w:pPr>
      <w:r>
        <w:t>The dissociable effects of pre</w:t>
      </w:r>
      <w:r w:rsidR="00952E58">
        <w:t>-</w:t>
      </w:r>
      <w:r>
        <w:t xml:space="preserve"> vs post</w:t>
      </w:r>
      <w:r w:rsidR="00952E58">
        <w:t>-</w:t>
      </w:r>
      <w:r>
        <w:t xml:space="preserve">training lesions </w:t>
      </w:r>
      <w:r w:rsidR="005E0701">
        <w:t xml:space="preserve">are important to understand. </w:t>
      </w:r>
    </w:p>
    <w:p w14:paraId="24BD3600" w14:textId="47595CBD" w:rsidR="000273B9" w:rsidRDefault="00BD388E" w:rsidP="00C40403">
      <w:pPr>
        <w:pStyle w:val="BodyText"/>
        <w:numPr>
          <w:ilvl w:val="0"/>
          <w:numId w:val="2"/>
        </w:numPr>
      </w:pPr>
      <w:r>
        <w:t>Updating the value of s</w:t>
      </w:r>
      <w:r w:rsidR="000273B9">
        <w:t>ensory</w:t>
      </w:r>
      <w:r>
        <w:t>-</w:t>
      </w:r>
      <w:r w:rsidR="000273B9">
        <w:t>specific outcome expectancies</w:t>
      </w:r>
    </w:p>
    <w:p w14:paraId="1E93A92D" w14:textId="70EACFDC" w:rsidR="000A14B5" w:rsidRDefault="00BD388E" w:rsidP="00270C77">
      <w:pPr>
        <w:pStyle w:val="BodyText"/>
        <w:numPr>
          <w:ilvl w:val="1"/>
          <w:numId w:val="2"/>
        </w:numPr>
      </w:pPr>
      <w:r>
        <w:t xml:space="preserve">From an associative learning framework, </w:t>
      </w:r>
      <w:r w:rsidR="000A14B5">
        <w:t xml:space="preserve">the </w:t>
      </w:r>
      <w:r w:rsidR="00E51AF0">
        <w:t xml:space="preserve">even putatively “simple” single cue-outcome </w:t>
      </w:r>
      <w:r w:rsidR="000A14B5">
        <w:t>Pavlovian</w:t>
      </w:r>
      <w:r w:rsidR="008A63AF">
        <w:t xml:space="preserve"> learning can </w:t>
      </w:r>
      <w:r w:rsidR="00E51AF0">
        <w:t xml:space="preserve">involve </w:t>
      </w:r>
      <w:proofErr w:type="gramStart"/>
      <w:r w:rsidR="00E51AF0">
        <w:t>a number of</w:t>
      </w:r>
      <w:proofErr w:type="gramEnd"/>
      <w:r w:rsidR="00E51AF0">
        <w:t xml:space="preserve"> </w:t>
      </w:r>
      <w:r w:rsidR="00C13929">
        <w:t>different processes (REFS; Hall; Dickinson; Rescorla content of learning; Holland</w:t>
      </w:r>
      <w:r w:rsidR="00D868F5">
        <w:t xml:space="preserve"> nature of responding; Delamater</w:t>
      </w:r>
      <w:r w:rsidR="00C13929">
        <w:t>)</w:t>
      </w:r>
      <w:r w:rsidR="00D868F5">
        <w:t>.</w:t>
      </w:r>
      <w:r w:rsidR="00687FED">
        <w:t xml:space="preserve"> Take</w:t>
      </w:r>
      <w:r w:rsidR="00D868F5">
        <w:t xml:space="preserve"> </w:t>
      </w:r>
      <w:r w:rsidR="00687FED">
        <w:t>f</w:t>
      </w:r>
      <w:r w:rsidR="00D868F5">
        <w:t xml:space="preserve">or example a </w:t>
      </w:r>
      <w:r w:rsidR="00687FED">
        <w:t>10s light cue that reliably predicts the delivery of a pellet reward</w:t>
      </w:r>
      <w:r w:rsidR="002764CD">
        <w:t>. A rat</w:t>
      </w:r>
      <w:r w:rsidR="000A14B5" w:rsidRPr="000A14B5">
        <w:t xml:space="preserve"> can learn that the cue predicts the sensory-specific properties of the outcome (e.g. taste, texture, sweetness, </w:t>
      </w:r>
      <w:proofErr w:type="spellStart"/>
      <w:r w:rsidR="000A14B5" w:rsidRPr="000A14B5">
        <w:t>colour</w:t>
      </w:r>
      <w:proofErr w:type="spellEnd"/>
      <w:r w:rsidR="000A14B5" w:rsidRPr="000A14B5">
        <w:t xml:space="preserve">, size, location etc...), </w:t>
      </w:r>
      <w:r w:rsidR="002764CD">
        <w:t xml:space="preserve">or the general motivational value of that reward, </w:t>
      </w:r>
      <w:r w:rsidR="000A14B5" w:rsidRPr="000A14B5">
        <w:t xml:space="preserve">or simply develop a stimulus-response habit to approach the reward location when the cue is presented. Indeed, there is experimental evidence for </w:t>
      </w:r>
      <w:r w:rsidR="002764CD">
        <w:t xml:space="preserve">these multiple aspects of learning </w:t>
      </w:r>
      <w:r w:rsidR="00782A13">
        <w:t>occurring during Pavlovian conditioning</w:t>
      </w:r>
      <w:r w:rsidR="000A14B5" w:rsidRPr="000A14B5">
        <w:t xml:space="preserve"> [REFS].</w:t>
      </w:r>
      <w:r w:rsidR="00782A13">
        <w:t xml:space="preserve"> </w:t>
      </w:r>
    </w:p>
    <w:p w14:paraId="7B351D69" w14:textId="55B8ACA0" w:rsidR="000B014B" w:rsidRDefault="0047033E" w:rsidP="00270C77">
      <w:pPr>
        <w:pStyle w:val="BodyText"/>
        <w:numPr>
          <w:ilvl w:val="1"/>
          <w:numId w:val="2"/>
        </w:numPr>
      </w:pPr>
      <w:r>
        <w:lastRenderedPageBreak/>
        <w:t>It i</w:t>
      </w:r>
      <w:r w:rsidR="000B014B">
        <w:t xml:space="preserve">s possible that </w:t>
      </w:r>
      <w:r>
        <w:t xml:space="preserve">pretraining OFC lesions disrupt </w:t>
      </w:r>
      <w:r w:rsidR="000B014B">
        <w:t xml:space="preserve">the </w:t>
      </w:r>
      <w:r w:rsidR="00B1010F">
        <w:t xml:space="preserve">balance of these different </w:t>
      </w:r>
      <w:r>
        <w:t xml:space="preserve">aspects of Pavlovian </w:t>
      </w:r>
      <w:r w:rsidR="00AC6E3A">
        <w:t xml:space="preserve">learning and behavior. If the OFC is necessary for the representation of the </w:t>
      </w:r>
      <w:r w:rsidR="001536F4">
        <w:t xml:space="preserve">sensory specific properties of expected outcomes, then OFC lesions might </w:t>
      </w:r>
      <w:r w:rsidR="00AA2CCD">
        <w:t xml:space="preserve">allow a stimulus-response habit system to dominate behavioural control. This </w:t>
      </w:r>
      <w:r w:rsidR="00AD3D0F">
        <w:t>may lead to an unconstrained learning system (REFS; Adams and Dickinson chapter)</w:t>
      </w:r>
      <w:r w:rsidR="00AA2CCD">
        <w:t xml:space="preserve"> </w:t>
      </w:r>
      <w:r w:rsidR="00AD3D0F">
        <w:t xml:space="preserve">that is not bounded by the actual value of the outcome and is instead limited by </w:t>
      </w:r>
      <w:r w:rsidR="00CD4B3C">
        <w:t xml:space="preserve">a behavioural ceiling and overly sensitive to the current general motivation </w:t>
      </w:r>
      <w:r w:rsidR="00760F60">
        <w:t>(e.g. overall hunger levels) of the organism.</w:t>
      </w:r>
    </w:p>
    <w:p w14:paraId="64198CCA" w14:textId="77777777" w:rsidR="00A42E20" w:rsidRDefault="00760F60" w:rsidP="00270C77">
      <w:pPr>
        <w:pStyle w:val="BodyText"/>
        <w:numPr>
          <w:ilvl w:val="1"/>
          <w:numId w:val="2"/>
        </w:numPr>
      </w:pPr>
      <w:r>
        <w:t xml:space="preserve">However, once initial learning </w:t>
      </w:r>
      <w:r w:rsidR="002B509E">
        <w:t>occurs with an intact OFC, the initial encoding of the identity of the expected outcome is likely to have occurred (</w:t>
      </w:r>
      <w:r w:rsidR="0077404F">
        <w:t xml:space="preserve">REFS; Delamater- shows this can occur very rapidly). Now, a post-training lesion or inactivation of the OFC </w:t>
      </w:r>
      <w:r w:rsidR="00D72747">
        <w:t xml:space="preserve">is likely to affect the flexible </w:t>
      </w:r>
      <w:r w:rsidR="00224776">
        <w:t xml:space="preserve">updating of this information. </w:t>
      </w:r>
      <w:r w:rsidR="00B948AE">
        <w:t xml:space="preserve">Here we propose that the impaired acquisition behaviour </w:t>
      </w:r>
      <w:r w:rsidR="00022BFE">
        <w:t>we observed following post-training inactivation reflects an inability to update the current motivational value of the specific</w:t>
      </w:r>
      <w:r w:rsidR="00152ABF">
        <w:t xml:space="preserve"> outcome that is expected.</w:t>
      </w:r>
    </w:p>
    <w:p w14:paraId="28C350A4" w14:textId="3BBDAF0E" w:rsidR="00760F60" w:rsidRDefault="000C4CD7" w:rsidP="00A42E20">
      <w:pPr>
        <w:pStyle w:val="BodyText"/>
        <w:numPr>
          <w:ilvl w:val="0"/>
          <w:numId w:val="2"/>
        </w:numPr>
      </w:pPr>
      <w:r>
        <w:t xml:space="preserve">Inflexible </w:t>
      </w:r>
      <w:r w:rsidR="00A42E20">
        <w:t>Latent states</w:t>
      </w:r>
      <w:r w:rsidR="00224776">
        <w:t xml:space="preserve"> </w:t>
      </w:r>
    </w:p>
    <w:p w14:paraId="76F1821A" w14:textId="01B67693" w:rsidR="000C4CD7" w:rsidRDefault="000C4CD7" w:rsidP="000C4CD7">
      <w:pPr>
        <w:pStyle w:val="BodyText"/>
        <w:numPr>
          <w:ilvl w:val="1"/>
          <w:numId w:val="2"/>
        </w:numPr>
      </w:pPr>
      <w:r>
        <w:t>The latent state representation account of the OFC</w:t>
      </w:r>
      <w:r w:rsidR="007A0709">
        <w:t xml:space="preserve"> might also be able to account for the differences observed dissociation between pre- and post-training OFC lesions on acquisition.</w:t>
      </w:r>
    </w:p>
    <w:p w14:paraId="4FEF9030" w14:textId="669715B1" w:rsidR="00BD74AA" w:rsidRDefault="00CA120F" w:rsidP="000C4CD7">
      <w:pPr>
        <w:pStyle w:val="BodyText"/>
        <w:numPr>
          <w:ilvl w:val="1"/>
          <w:numId w:val="2"/>
        </w:numPr>
      </w:pPr>
      <w:r>
        <w:t>C</w:t>
      </w:r>
      <w:r w:rsidR="00BD74AA">
        <w:t xml:space="preserve">omputational modeling has </w:t>
      </w:r>
      <w:proofErr w:type="gramStart"/>
      <w:r>
        <w:t xml:space="preserve">made </w:t>
      </w:r>
      <w:r w:rsidR="00660401">
        <w:t xml:space="preserve">the </w:t>
      </w:r>
      <w:r w:rsidR="00BD74AA">
        <w:t>assum</w:t>
      </w:r>
      <w:r w:rsidR="00660401">
        <w:t>ption</w:t>
      </w:r>
      <w:proofErr w:type="gramEnd"/>
      <w:r w:rsidR="00660401">
        <w:t>,</w:t>
      </w:r>
      <w:r w:rsidR="00BD74AA">
        <w:t xml:space="preserve"> </w:t>
      </w:r>
      <w:r w:rsidR="001F5482">
        <w:t>for simplicity</w:t>
      </w:r>
      <w:r w:rsidR="00660401">
        <w:t>,</w:t>
      </w:r>
      <w:r w:rsidR="001F5482">
        <w:t xml:space="preserve"> </w:t>
      </w:r>
      <w:r w:rsidR="00BD74AA">
        <w:t xml:space="preserve">that in a </w:t>
      </w:r>
      <w:r w:rsidR="001F5482">
        <w:t xml:space="preserve">simple single cue-outcome procedure, the </w:t>
      </w:r>
      <w:r>
        <w:t xml:space="preserve">cue state (e.g. “light on”) is stable throughout </w:t>
      </w:r>
      <w:r w:rsidR="00E31EE9">
        <w:t xml:space="preserve">acquisition. Given that the </w:t>
      </w:r>
      <w:r w:rsidR="009F60E6">
        <w:t xml:space="preserve">same cue is presented, and it always leads to the pellet outcome, this stable representation is a reasonable assumption. However, it is </w:t>
      </w:r>
      <w:r w:rsidR="00055101">
        <w:t>also likely that during acquisition this state representation is not stable in healthy control animals.</w:t>
      </w:r>
      <w:r w:rsidR="00FC1DB0">
        <w:t xml:space="preserve"> How can the animal be certain that the light cue</w:t>
      </w:r>
      <w:r w:rsidR="00337A19">
        <w:t xml:space="preserve">, the </w:t>
      </w:r>
      <w:r w:rsidR="00D250A3">
        <w:t>testing chamber context, or the reward pellet that</w:t>
      </w:r>
      <w:r w:rsidR="00FC1DB0">
        <w:t xml:space="preserve"> they see on each trial is identical to the </w:t>
      </w:r>
      <w:r w:rsidR="00464BF8">
        <w:t>trials they have already experienced within the session, and</w:t>
      </w:r>
      <w:r w:rsidR="00337A19">
        <w:t xml:space="preserve"> from previous days? </w:t>
      </w:r>
      <w:r w:rsidR="00533068">
        <w:t xml:space="preserve">The subjective experience of these states is very likely to be different </w:t>
      </w:r>
      <w:r w:rsidR="00A351B9">
        <w:t>within and between sessions</w:t>
      </w:r>
      <w:r w:rsidR="004E3DAE">
        <w:t xml:space="preserve"> </w:t>
      </w:r>
      <w:r w:rsidR="00886AF6">
        <w:t xml:space="preserve">such as the </w:t>
      </w:r>
      <w:r w:rsidR="00A351B9">
        <w:t>ambient noise</w:t>
      </w:r>
      <w:r w:rsidR="00F664FA">
        <w:t>s</w:t>
      </w:r>
      <w:r w:rsidR="00A351B9">
        <w:t xml:space="preserve">, </w:t>
      </w:r>
      <w:proofErr w:type="spellStart"/>
      <w:r w:rsidR="00F664FA">
        <w:t>odours</w:t>
      </w:r>
      <w:proofErr w:type="spellEnd"/>
      <w:r w:rsidR="00F664FA">
        <w:t xml:space="preserve">, temperature </w:t>
      </w:r>
      <w:proofErr w:type="gramStart"/>
      <w:r w:rsidR="00F664FA">
        <w:t>etc..</w:t>
      </w:r>
      <w:proofErr w:type="gramEnd"/>
      <w:r w:rsidR="00886AF6">
        <w:t xml:space="preserve"> of the context, the location and intensity of the light cue </w:t>
      </w:r>
      <w:r w:rsidR="00A143A4">
        <w:t>based on where the rat happens to be located when it turns on, and the</w:t>
      </w:r>
      <w:r w:rsidR="00C52E10">
        <w:t xml:space="preserve"> gradual onset of sensory specific satiety to the </w:t>
      </w:r>
      <w:r w:rsidR="007620C6">
        <w:t xml:space="preserve">pellet. </w:t>
      </w:r>
      <w:r w:rsidR="008C5EF8">
        <w:t xml:space="preserve">Informally, how does the rat know that this light is the same light that they saw </w:t>
      </w:r>
      <w:r w:rsidR="006E5B91">
        <w:t xml:space="preserve">at the start of the session, or the day before? </w:t>
      </w:r>
      <w:r w:rsidR="001E6641">
        <w:t xml:space="preserve">The perception and recognition of these states is therefore subject to differences in </w:t>
      </w:r>
      <w:r w:rsidR="006E5B91">
        <w:t xml:space="preserve">such as </w:t>
      </w:r>
      <w:r w:rsidR="001E6641">
        <w:t xml:space="preserve">generalization, </w:t>
      </w:r>
      <w:proofErr w:type="gramStart"/>
      <w:r w:rsidR="001E6641">
        <w:t>confidence</w:t>
      </w:r>
      <w:proofErr w:type="gramEnd"/>
      <w:r w:rsidR="009F182F">
        <w:t xml:space="preserve"> and</w:t>
      </w:r>
      <w:r w:rsidR="008C5EF8">
        <w:t xml:space="preserve"> certainty </w:t>
      </w:r>
      <w:r w:rsidR="006E5B91">
        <w:t>etc.</w:t>
      </w:r>
      <w:r w:rsidR="008C5EF8">
        <w:t>…</w:t>
      </w:r>
    </w:p>
    <w:p w14:paraId="4D28269A" w14:textId="2D906B16" w:rsidR="00041056" w:rsidRDefault="00041056" w:rsidP="000C4CD7">
      <w:pPr>
        <w:pStyle w:val="BodyText"/>
        <w:numPr>
          <w:ilvl w:val="1"/>
          <w:numId w:val="2"/>
        </w:numPr>
      </w:pPr>
      <w:r>
        <w:t>Paradoxically,</w:t>
      </w:r>
      <w:r w:rsidR="00B30A7F">
        <w:t xml:space="preserve"> in a simple and stable cue-outcome training procedure</w:t>
      </w:r>
      <w:r>
        <w:t xml:space="preserve"> pre-training </w:t>
      </w:r>
      <w:r w:rsidR="00B30A7F">
        <w:t xml:space="preserve">OFC </w:t>
      </w:r>
      <w:proofErr w:type="gramStart"/>
      <w:r w:rsidR="00B30A7F">
        <w:t>lesions</w:t>
      </w:r>
      <w:proofErr w:type="gramEnd"/>
      <w:r>
        <w:t xml:space="preserve"> may result in </w:t>
      </w:r>
      <w:r w:rsidR="009900A4">
        <w:t>relatively rapid and inflexible formation of task states</w:t>
      </w:r>
      <w:r w:rsidR="00752169">
        <w:t>.</w:t>
      </w:r>
      <w:r w:rsidR="00B30A7F">
        <w:t xml:space="preserve"> </w:t>
      </w:r>
      <w:r w:rsidR="007C2353">
        <w:t xml:space="preserve">The inability to integrate partially observable latent </w:t>
      </w:r>
      <w:r w:rsidR="000D7B1E">
        <w:t xml:space="preserve">state information about the task </w:t>
      </w:r>
      <w:r w:rsidR="00B54C85">
        <w:t xml:space="preserve">could allow for an inflexible and certain representation of the </w:t>
      </w:r>
      <w:r w:rsidR="001D5590">
        <w:t xml:space="preserve">CS state early in training. </w:t>
      </w:r>
      <w:r w:rsidR="006539CF">
        <w:t xml:space="preserve">In this stable and simple training context this would lead to enhanced </w:t>
      </w:r>
      <w:r w:rsidR="006255AB">
        <w:t xml:space="preserve">Pavlovian acquisition. However, in a </w:t>
      </w:r>
      <w:r w:rsidR="00C77147">
        <w:t>task</w:t>
      </w:r>
      <w:r w:rsidR="006255AB">
        <w:t xml:space="preserve"> with multiple </w:t>
      </w:r>
      <w:r w:rsidR="00C77147">
        <w:t xml:space="preserve">or uncertain </w:t>
      </w:r>
      <w:r w:rsidR="00C77147">
        <w:lastRenderedPageBreak/>
        <w:t>cue-outcome contingencies pretraining OFC lesions should impair acquisition [REFS- Walton; Certainty Paper; Hiro’s gambling].</w:t>
      </w:r>
    </w:p>
    <w:p w14:paraId="1868F33A" w14:textId="46697F36" w:rsidR="00DA1307" w:rsidRDefault="00076F2C" w:rsidP="000C4CD7">
      <w:pPr>
        <w:pStyle w:val="BodyText"/>
        <w:numPr>
          <w:ilvl w:val="1"/>
          <w:numId w:val="2"/>
        </w:numPr>
      </w:pPr>
      <w:r>
        <w:t xml:space="preserve">However, post-training inactivation of the OFC would disrupt the ability to update the state representation at whatever stage of certainty/stability that it </w:t>
      </w:r>
      <w:r w:rsidR="00CE2A32">
        <w:t xml:space="preserve">has </w:t>
      </w:r>
      <w:r>
        <w:t xml:space="preserve">currently </w:t>
      </w:r>
      <w:r w:rsidR="00CE2A32">
        <w:t xml:space="preserve">achieved. In </w:t>
      </w:r>
      <w:r w:rsidR="008A0350">
        <w:t>the</w:t>
      </w:r>
      <w:r w:rsidR="00CE2A32">
        <w:t xml:space="preserve"> stable single cue-outcome learning situation </w:t>
      </w:r>
      <w:r w:rsidR="008A0350">
        <w:t xml:space="preserve">employed in the present studies, this would result in disruption of further </w:t>
      </w:r>
      <w:r w:rsidR="00FC32EF">
        <w:t xml:space="preserve">acquisition. Again, </w:t>
      </w:r>
      <w:r w:rsidR="00850B81">
        <w:t xml:space="preserve">in a task with interference from multiple cue-outcome relationships, post-training lesions might </w:t>
      </w:r>
      <w:proofErr w:type="gramStart"/>
      <w:r w:rsidR="00850B81">
        <w:t>actually significantly</w:t>
      </w:r>
      <w:proofErr w:type="gramEnd"/>
      <w:r w:rsidR="00850B81">
        <w:t xml:space="preserve"> improve performance</w:t>
      </w:r>
      <w:r w:rsidR="009D04C1">
        <w:t>.</w:t>
      </w:r>
    </w:p>
    <w:p w14:paraId="4B9866E5" w14:textId="77777777" w:rsidR="00706BE6" w:rsidRDefault="009D04C1" w:rsidP="009D04C1">
      <w:pPr>
        <w:pStyle w:val="BodyText"/>
        <w:numPr>
          <w:ilvl w:val="0"/>
          <w:numId w:val="2"/>
        </w:numPr>
      </w:pPr>
      <w:r>
        <w:t>Discussion of multiple subregions of OFC</w:t>
      </w:r>
      <w:r w:rsidR="00AA037B">
        <w:t>/homology [look at Mark’s paper]</w:t>
      </w:r>
    </w:p>
    <w:p w14:paraId="58421CEC" w14:textId="30B03BE1" w:rsidR="009D04C1" w:rsidRDefault="00B26A49" w:rsidP="00706BE6">
      <w:pPr>
        <w:pStyle w:val="BodyText"/>
        <w:numPr>
          <w:ilvl w:val="1"/>
          <w:numId w:val="2"/>
        </w:numPr>
      </w:pPr>
      <w:r>
        <w:t xml:space="preserve">Bring in </w:t>
      </w:r>
      <w:proofErr w:type="spellStart"/>
      <w:r>
        <w:t>Devalaution</w:t>
      </w:r>
      <w:proofErr w:type="spellEnd"/>
      <w:r>
        <w:t xml:space="preserve"> result as positive control</w:t>
      </w:r>
    </w:p>
    <w:p w14:paraId="0C12E340" w14:textId="7E069194" w:rsidR="009D04C1" w:rsidRDefault="009D04C1" w:rsidP="009D04C1">
      <w:pPr>
        <w:pStyle w:val="BodyText"/>
        <w:numPr>
          <w:ilvl w:val="0"/>
          <w:numId w:val="2"/>
        </w:numPr>
      </w:pPr>
      <w:r>
        <w:t>Discussion of connectivity of OFC</w:t>
      </w:r>
    </w:p>
    <w:p w14:paraId="5D0BE0F6" w14:textId="75328699" w:rsidR="00BF5A90" w:rsidRDefault="00BF5A90" w:rsidP="00BF5A90">
      <w:pPr>
        <w:pStyle w:val="BodyText"/>
        <w:numPr>
          <w:ilvl w:val="1"/>
          <w:numId w:val="2"/>
        </w:numPr>
      </w:pPr>
      <w:r>
        <w:t>BLA effects – Shauna/Juan Carlos?</w:t>
      </w:r>
    </w:p>
    <w:p w14:paraId="2E628635" w14:textId="284ADACB" w:rsidR="005E61C0" w:rsidRDefault="005E61C0" w:rsidP="005E61C0">
      <w:pPr>
        <w:pStyle w:val="BodyText"/>
        <w:numPr>
          <w:ilvl w:val="0"/>
          <w:numId w:val="2"/>
        </w:numPr>
      </w:pPr>
      <w:r>
        <w:t xml:space="preserve">In general – need to cite specific studies </w:t>
      </w:r>
      <w:r w:rsidR="00C460A5">
        <w:t>to back up statements</w:t>
      </w:r>
    </w:p>
    <w:p w14:paraId="5AB86B5F" w14:textId="3CC90D40" w:rsidR="00C460A5" w:rsidRDefault="00C460A5" w:rsidP="00C460A5">
      <w:pPr>
        <w:pStyle w:val="BodyText"/>
        <w:numPr>
          <w:ilvl w:val="1"/>
          <w:numId w:val="2"/>
        </w:numPr>
      </w:pPr>
      <w:r>
        <w:t>Consider the new studies claiming OFC effects on learning but not showing it?</w:t>
      </w:r>
    </w:p>
    <w:p w14:paraId="7038567F" w14:textId="77777777" w:rsidR="007F67D5" w:rsidRDefault="007F67D5" w:rsidP="00F56CB9">
      <w:pPr>
        <w:pStyle w:val="BodyText"/>
        <w:rPr>
          <w:b/>
          <w:bCs/>
        </w:rPr>
      </w:pPr>
    </w:p>
    <w:p w14:paraId="5EA048B4" w14:textId="77777777" w:rsidR="007F67D5" w:rsidRPr="007F67D5" w:rsidRDefault="007F67D5" w:rsidP="007F67D5">
      <w:pPr>
        <w:rPr>
          <w:rFonts w:ascii="Times New Roman" w:hAnsi="Times New Roman" w:cs="Times New Roman"/>
          <w:bCs/>
          <w:color w:val="BFBFBF" w:themeColor="background1" w:themeShade="BF"/>
          <w:sz w:val="24"/>
          <w:szCs w:val="24"/>
        </w:rPr>
      </w:pPr>
      <w:r w:rsidRPr="007F67D5">
        <w:rPr>
          <w:rFonts w:ascii="Times New Roman" w:hAnsi="Times New Roman" w:cs="Times New Roman"/>
          <w:bCs/>
          <w:color w:val="BFBFBF" w:themeColor="background1" w:themeShade="BF"/>
          <w:sz w:val="24"/>
          <w:szCs w:val="24"/>
        </w:rPr>
        <w:t xml:space="preserve">The orbitofrontal cortex (OFC) is critical to behavioural flexibility when learning and behaviour need to be updated to reflect a change in the environment [REFS]. In a range of learning situations, neural activity within the OFC initially tracks the value of rewards, and cues that have reliably predicted these rewards [REFS]. This suggests that the OFC represents the expected value of rewards based predictive stimuli in the environment. Expected values play an integral in prediction-error learning theories in which learning is based on the difference between predictions and actual experienced outcomes i.e. actual experienced value – expected value. Indeed, expected value information within the OFC has been tied to mid-brain dopaminergic prediction-error activity [REFS]. </w:t>
      </w:r>
    </w:p>
    <w:p w14:paraId="461214B5" w14:textId="77777777" w:rsidR="007F67D5" w:rsidRPr="007F67D5" w:rsidRDefault="007F67D5" w:rsidP="007F67D5">
      <w:pPr>
        <w:rPr>
          <w:rFonts w:ascii="Times New Roman" w:hAnsi="Times New Roman" w:cs="Times New Roman"/>
          <w:bCs/>
          <w:color w:val="BFBFBF" w:themeColor="background1" w:themeShade="BF"/>
          <w:sz w:val="24"/>
          <w:szCs w:val="24"/>
        </w:rPr>
      </w:pPr>
      <w:r w:rsidRPr="007F67D5">
        <w:rPr>
          <w:rFonts w:ascii="Times New Roman" w:hAnsi="Times New Roman" w:cs="Times New Roman"/>
          <w:bCs/>
          <w:color w:val="BFBFBF" w:themeColor="background1" w:themeShade="BF"/>
          <w:sz w:val="24"/>
          <w:szCs w:val="24"/>
        </w:rPr>
        <w:t xml:space="preserve">Consistent with a role for the OFC in representing expected values involved in prediction-error learning, OFC lesions and inactivation disrupt learning when rewards are no longer available (extinction), when cue-outcome contingencies change (reversal learning), and when multiple outcomes are expected (over-expectation). However, it is also clear that the OFC does not simply represent all information about the expected value of outcomes since OFC lesions do not affect initial, prediction-error dependent, cue-outcome learning. Instead the OFC has been proposed to represent specific aspects of outcome expectancy information. Take for example a putatively simple Pavlovian cue-outcome experiment in which a 10s light cue is immediately followed by a grain pellet reward. </w:t>
      </w:r>
      <w:bookmarkStart w:id="0" w:name="_Hlk46175242"/>
      <w:r w:rsidRPr="007F67D5">
        <w:rPr>
          <w:rFonts w:ascii="Times New Roman" w:hAnsi="Times New Roman" w:cs="Times New Roman"/>
          <w:bCs/>
          <w:color w:val="BFBFBF" w:themeColor="background1" w:themeShade="BF"/>
          <w:sz w:val="24"/>
          <w:szCs w:val="24"/>
        </w:rPr>
        <w:t xml:space="preserve">An animal can learn that the cue predicts a reward of a certain motivational value, but also about the sensory-specific properties of the outcome (e.g. taste, texture, sweetness, </w:t>
      </w:r>
      <w:proofErr w:type="spellStart"/>
      <w:r w:rsidRPr="007F67D5">
        <w:rPr>
          <w:rFonts w:ascii="Times New Roman" w:hAnsi="Times New Roman" w:cs="Times New Roman"/>
          <w:bCs/>
          <w:color w:val="BFBFBF" w:themeColor="background1" w:themeShade="BF"/>
          <w:sz w:val="24"/>
          <w:szCs w:val="24"/>
        </w:rPr>
        <w:t>colour</w:t>
      </w:r>
      <w:proofErr w:type="spellEnd"/>
      <w:r w:rsidRPr="007F67D5">
        <w:rPr>
          <w:rFonts w:ascii="Times New Roman" w:hAnsi="Times New Roman" w:cs="Times New Roman"/>
          <w:bCs/>
          <w:color w:val="BFBFBF" w:themeColor="background1" w:themeShade="BF"/>
          <w:sz w:val="24"/>
          <w:szCs w:val="24"/>
        </w:rPr>
        <w:t xml:space="preserve">, size, location etc...), or simply develop a stimulus-response habit to approach the reward location when the cue is presented. Indeed, there is strong experimental evidence for </w:t>
      </w:r>
      <w:r w:rsidRPr="007F67D5">
        <w:rPr>
          <w:rFonts w:ascii="Times New Roman" w:hAnsi="Times New Roman" w:cs="Times New Roman"/>
          <w:bCs/>
          <w:color w:val="BFBFBF" w:themeColor="background1" w:themeShade="BF"/>
          <w:sz w:val="24"/>
          <w:szCs w:val="24"/>
        </w:rPr>
        <w:lastRenderedPageBreak/>
        <w:t xml:space="preserve">learning about these multiple aspects of expected outcomes [REFS]. </w:t>
      </w:r>
      <w:bookmarkEnd w:id="0"/>
      <w:r w:rsidRPr="007F67D5">
        <w:rPr>
          <w:rFonts w:ascii="Times New Roman" w:hAnsi="Times New Roman" w:cs="Times New Roman"/>
          <w:bCs/>
          <w:color w:val="BFBFBF" w:themeColor="background1" w:themeShade="BF"/>
          <w:sz w:val="24"/>
          <w:szCs w:val="24"/>
        </w:rPr>
        <w:t xml:space="preserve">For example, if after learning about the light-pellet contingency, the value of the pellet was reduced by pairing consumption with </w:t>
      </w:r>
    </w:p>
    <w:p w14:paraId="3EB12C23" w14:textId="77777777" w:rsidR="007F67D5" w:rsidRDefault="007F67D5" w:rsidP="007F67D5">
      <w:pPr>
        <w:rPr>
          <w:rFonts w:ascii="Times New Roman" w:hAnsi="Times New Roman" w:cs="Times New Roman"/>
          <w:bCs/>
          <w:sz w:val="24"/>
          <w:szCs w:val="24"/>
        </w:rPr>
      </w:pP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BodyText"/>
        <w:rPr>
          <w:b/>
          <w:bCs/>
        </w:rPr>
      </w:pPr>
    </w:p>
    <w:p w14:paraId="3C3A0110" w14:textId="18479E3A" w:rsidR="006B4DE6" w:rsidRDefault="006B4DE6">
      <w:pPr>
        <w:rPr>
          <w:b/>
          <w:bCs/>
          <w:sz w:val="24"/>
          <w:szCs w:val="24"/>
        </w:rPr>
      </w:pPr>
      <w:r>
        <w:rPr>
          <w:b/>
          <w:bCs/>
        </w:rPr>
        <w:br w:type="page"/>
      </w:r>
    </w:p>
    <w:p w14:paraId="741586B2"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experiments </w:t>
      </w:r>
      <w:r w:rsidRPr="00CB3771">
        <w:rPr>
          <w:rFonts w:ascii="Times New Roman" w:hAnsi="Times New Roman" w:cs="Times New Roman"/>
          <w:color w:val="FF0000"/>
          <w:sz w:val="24"/>
          <w:szCs w:val="24"/>
          <w:highlight w:val="yellow"/>
        </w:rPr>
        <w:t>[XYZ]</w:t>
      </w:r>
      <w:r w:rsidRPr="00CB3771">
        <w:rPr>
          <w:rFonts w:ascii="Times New Roman" w:hAnsi="Times New Roman" w:cs="Times New Roman"/>
          <w:sz w:val="24"/>
          <w:szCs w:val="24"/>
        </w:rPr>
        <w:t xml:space="preserve">.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w:t>
      </w:r>
      <w:proofErr w:type="gramStart"/>
      <w:r w:rsidRPr="00CB3771">
        <w:rPr>
          <w:rFonts w:ascii="Times New Roman" w:hAnsi="Times New Roman" w:cs="Times New Roman"/>
          <w:sz w:val="24"/>
          <w:szCs w:val="24"/>
        </w:rPr>
        <w:t>site</w:t>
      </w:r>
      <w:proofErr w:type="gramEnd"/>
      <w:r w:rsidRPr="00CB3771">
        <w:rPr>
          <w:rFonts w:ascii="Times New Roman" w:hAnsi="Times New Roman" w:cs="Times New Roman"/>
          <w:sz w:val="24"/>
          <w:szCs w:val="24"/>
        </w:rPr>
        <w:t xml:space="preserv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experiments </w:t>
      </w:r>
      <w:r w:rsidRPr="00CB3771">
        <w:rPr>
          <w:rFonts w:ascii="Times New Roman" w:hAnsi="Times New Roman" w:cs="Times New Roman"/>
          <w:color w:val="FF0000"/>
          <w:sz w:val="24"/>
          <w:szCs w:val="24"/>
          <w:highlight w:val="yellow"/>
        </w:rPr>
        <w:t>[XYZ]</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w:t>
      </w:r>
      <w:r w:rsidRPr="00CB3771">
        <w:rPr>
          <w:rFonts w:ascii="Times New Roman" w:hAnsi="Times New Roman" w:cs="Times New Roman"/>
          <w:sz w:val="24"/>
          <w:szCs w:val="24"/>
        </w:rPr>
        <w:lastRenderedPageBreak/>
        <w:t>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w:t>
      </w:r>
      <w:proofErr w:type="gramStart"/>
      <w:r w:rsidRPr="00CB3771">
        <w:rPr>
          <w:rFonts w:ascii="Times New Roman" w:hAnsi="Times New Roman" w:cs="Times New Roman"/>
          <w:sz w:val="24"/>
          <w:szCs w:val="24"/>
        </w:rPr>
        <w:t>33 gauge</w:t>
      </w:r>
      <w:proofErr w:type="gramEnd"/>
      <w:r w:rsidRPr="00CB3771">
        <w:rPr>
          <w:rFonts w:ascii="Times New Roman" w:hAnsi="Times New Roman" w:cs="Times New Roman"/>
          <w:sz w:val="24"/>
          <w:szCs w:val="24"/>
        </w:rPr>
        <w:t xml:space="preserv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t>
      </w:r>
      <w:proofErr w:type="gramStart"/>
      <w:r w:rsidRPr="00CB3771">
        <w:rPr>
          <w:rFonts w:ascii="Times New Roman" w:hAnsi="Times New Roman" w:cs="Times New Roman"/>
          <w:sz w:val="24"/>
          <w:szCs w:val="24"/>
        </w:rPr>
        <w:t>were allowed to</w:t>
      </w:r>
      <w:proofErr w:type="gramEnd"/>
      <w:r w:rsidRPr="00CB3771">
        <w:rPr>
          <w:rFonts w:ascii="Times New Roman" w:hAnsi="Times New Roman" w:cs="Times New Roman"/>
          <w:sz w:val="24"/>
          <w:szCs w:val="24"/>
        </w:rPr>
        <w:t xml:space="preserve">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w:t>
      </w:r>
      <w:proofErr w:type="spellStart"/>
      <w:r w:rsidRPr="00CB3771">
        <w:rPr>
          <w:rFonts w:ascii="Times New Roman" w:hAnsi="Times New Roman" w:cs="Times New Roman"/>
          <w:sz w:val="24"/>
          <w:szCs w:val="24"/>
        </w:rPr>
        <w:t>minimise</w:t>
      </w:r>
      <w:proofErr w:type="spellEnd"/>
      <w:r w:rsidRPr="00CB3771">
        <w:rPr>
          <w:rFonts w:ascii="Times New Roman" w:hAnsi="Times New Roman" w:cs="Times New Roman"/>
          <w:sz w:val="24"/>
          <w:szCs w:val="24"/>
        </w:rPr>
        <w:t xml:space="preserv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 xml:space="preserve">The reinforcers used were a single grain pellet (45 mg dustless precision grain-based </w:t>
      </w:r>
      <w:proofErr w:type="gramStart"/>
      <w:r w:rsidRPr="00CB3771">
        <w:rPr>
          <w:rFonts w:ascii="Times New Roman" w:hAnsi="Times New Roman" w:cs="Times New Roman"/>
          <w:sz w:val="24"/>
          <w:szCs w:val="24"/>
        </w:rPr>
        <w:t>pellets;</w:t>
      </w:r>
      <w:proofErr w:type="gramEnd"/>
      <w:r w:rsidRPr="00CB3771">
        <w:rPr>
          <w:rFonts w:ascii="Times New Roman" w:hAnsi="Times New Roman" w:cs="Times New Roman"/>
          <w:sz w:val="24"/>
          <w:szCs w:val="24"/>
        </w:rPr>
        <w:t xml:space="preserve"> Bio-serv, Frenchtown, NJ, USA), 20% w/v sucrose solution and 20% w/v maltodextrin solution (Myopure, </w:t>
      </w:r>
      <w:proofErr w:type="spellStart"/>
      <w:r w:rsidRPr="00CB3771">
        <w:rPr>
          <w:rFonts w:ascii="Times New Roman" w:hAnsi="Times New Roman" w:cs="Times New Roman"/>
          <w:sz w:val="24"/>
          <w:szCs w:val="24"/>
        </w:rPr>
        <w:t>Petersham</w:t>
      </w:r>
      <w:proofErr w:type="spellEnd"/>
      <w:r w:rsidRPr="00CB3771">
        <w:rPr>
          <w:rFonts w:ascii="Times New Roman" w:hAnsi="Times New Roman" w:cs="Times New Roman"/>
          <w:sz w:val="24"/>
          <w:szCs w:val="24"/>
        </w:rPr>
        <w:t xml:space="preserve">, NSW, Australia). Liquid reinforcers were </w:t>
      </w:r>
      <w:proofErr w:type="spellStart"/>
      <w:r w:rsidRPr="00CB3771">
        <w:rPr>
          <w:rFonts w:ascii="Times New Roman" w:hAnsi="Times New Roman" w:cs="Times New Roman"/>
          <w:sz w:val="24"/>
          <w:szCs w:val="24"/>
        </w:rPr>
        <w:t>flavoured</w:t>
      </w:r>
      <w:proofErr w:type="spellEnd"/>
      <w:r w:rsidRPr="00CB3771">
        <w:rPr>
          <w:rFonts w:ascii="Times New Roman" w:hAnsi="Times New Roman" w:cs="Times New Roman"/>
          <w:sz w:val="24"/>
          <w:szCs w:val="24"/>
        </w:rPr>
        <w:t xml:space="preserve">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77777777"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 xml:space="preserve">CS responding was operationalized as the number of magazine entries during the CS period. PreCS responding was operationalized as the frequency of responding during the immediately preceding the CS </w:t>
      </w:r>
      <w:proofErr w:type="gramStart"/>
      <w:r w:rsidRPr="00CB3771">
        <w:rPr>
          <w:rFonts w:ascii="Times New Roman" w:hAnsi="Times New Roman" w:cs="Times New Roman"/>
          <w:sz w:val="24"/>
          <w:szCs w:val="24"/>
        </w:rPr>
        <w:t>period, and</w:t>
      </w:r>
      <w:proofErr w:type="gramEnd"/>
      <w:r w:rsidRPr="00CB3771">
        <w:rPr>
          <w:rFonts w:ascii="Times New Roman" w:hAnsi="Times New Roman" w:cs="Times New Roman"/>
          <w:sz w:val="24"/>
          <w:szCs w:val="24"/>
        </w:rPr>
        <w:t xml:space="preserve"> was used as a measure of baseline responding to the testing context. PreCS responding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separately, and any group differences identified and reported. Data were presented as CS – PreCS difference scores, which reflect discriminative responding to the CS. All data were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with mixed ANOVAs using SPSS statistical software (</w:t>
      </w:r>
      <w:r w:rsidRPr="00CB3771">
        <w:rPr>
          <w:rFonts w:ascii="Times New Roman" w:hAnsi="Times New Roman" w:cs="Times New Roman"/>
          <w:sz w:val="24"/>
          <w:szCs w:val="24"/>
          <w:highlight w:val="yellow"/>
        </w:rPr>
        <w:t>REFERENCE</w:t>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 Following significant omnibus ANOVA tests, in addition to simple effects, planned linear and quadratic orthogonal trend contrasts and their interactions between groups were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to assess differences in rates of responding.</w:t>
      </w:r>
    </w:p>
    <w:p w14:paraId="46AF99DB" w14:textId="77777777" w:rsidR="006B4DE6" w:rsidRPr="00CB3771" w:rsidRDefault="006B4DE6" w:rsidP="006B4DE6">
      <w:pPr>
        <w:spacing w:line="360" w:lineRule="auto"/>
        <w:jc w:val="center"/>
        <w:rPr>
          <w:rFonts w:ascii="Times New Roman" w:hAnsi="Times New Roman" w:cs="Times New Roman"/>
          <w:b/>
          <w:sz w:val="24"/>
          <w:szCs w:val="24"/>
        </w:rPr>
      </w:pPr>
      <w:r w:rsidRPr="00CB3771">
        <w:rPr>
          <w:rFonts w:ascii="Times New Roman" w:hAnsi="Times New Roman" w:cs="Times New Roman"/>
          <w:b/>
          <w:sz w:val="24"/>
          <w:szCs w:val="24"/>
        </w:rPr>
        <w:t>Experiment 1: Acquisition with Pre-training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1" w:name="_Toc417304981"/>
      <w:r w:rsidRPr="00CB3771">
        <w:rPr>
          <w:szCs w:val="24"/>
        </w:rPr>
        <w:t>Training</w:t>
      </w:r>
      <w:bookmarkEnd w:id="1"/>
    </w:p>
    <w:p w14:paraId="4D7C8049" w14:textId="77777777" w:rsidR="006B4DE6" w:rsidRPr="00CB3771" w:rsidRDefault="006B4DE6" w:rsidP="006B4DE6">
      <w:pPr>
        <w:pStyle w:val="3MariosLevel3"/>
      </w:pPr>
      <w:bookmarkStart w:id="2" w:name="_Toc417304984"/>
      <w:r w:rsidRPr="00CB3771">
        <w:t>Pavlovian Acquisition</w:t>
      </w:r>
      <w:bookmarkEnd w:id="2"/>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3" w:name="_Toc417304985"/>
    </w:p>
    <w:p w14:paraId="3A29D20C" w14:textId="77777777" w:rsidR="006B4DE6" w:rsidRPr="00CB3771" w:rsidRDefault="006B4DE6" w:rsidP="006B4DE6">
      <w:pPr>
        <w:pStyle w:val="3MariosLevel3"/>
      </w:pPr>
      <w:r w:rsidRPr="00CB3771">
        <w:t>Subgroup 1: General Satiety Pre-Feeding</w:t>
      </w:r>
      <w:bookmarkEnd w:id="3"/>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4" w:name="_Toc417305005"/>
      <w:r w:rsidRPr="00CB3771">
        <w:t>Novel Acquisition</w:t>
      </w:r>
      <w:bookmarkEnd w:id="4"/>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5" w:name="OLE_LINK2"/>
      <w:r w:rsidRPr="00CB3771">
        <w:rPr>
          <w:rFonts w:ascii="Times New Roman" w:hAnsi="Times New Roman" w:cs="Times New Roman"/>
          <w:sz w:val="24"/>
          <w:szCs w:val="24"/>
        </w:rPr>
        <w:t>, 2 session per day for 14 days</w:t>
      </w:r>
      <w:bookmarkEnd w:id="5"/>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6" w:name="_Toc417305006"/>
      <w:r w:rsidRPr="00CB3771">
        <w:t>Taste Aversion</w:t>
      </w:r>
      <w:bookmarkEnd w:id="6"/>
    </w:p>
    <w:p w14:paraId="511C6465"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Taste aversion took place in the devaluation chambers and involved 30 mins exposure to one US every day, alternating each day for 4 days. Following fee access to a </w:t>
      </w:r>
      <w:proofErr w:type="gramStart"/>
      <w:r w:rsidRPr="00CB3771">
        <w:rPr>
          <w:rFonts w:ascii="Times New Roman" w:hAnsi="Times New Roman" w:cs="Times New Roman"/>
          <w:sz w:val="24"/>
          <w:szCs w:val="24"/>
        </w:rPr>
        <w:t>US animals</w:t>
      </w:r>
      <w:proofErr w:type="gramEnd"/>
      <w:r w:rsidRPr="00CB3771">
        <w:rPr>
          <w:rFonts w:ascii="Times New Roman" w:hAnsi="Times New Roman" w:cs="Times New Roman"/>
          <w:sz w:val="24"/>
          <w:szCs w:val="24"/>
        </w:rPr>
        <w:t xml:space="preserve"> were immediately injected </w:t>
      </w:r>
      <w:proofErr w:type="spellStart"/>
      <w:r w:rsidRPr="00CB3771">
        <w:rPr>
          <w:rFonts w:ascii="Times New Roman" w:hAnsi="Times New Roman" w:cs="Times New Roman"/>
          <w:sz w:val="24"/>
          <w:szCs w:val="24"/>
        </w:rPr>
        <w:t>i.p.</w:t>
      </w:r>
      <w:proofErr w:type="spellEnd"/>
      <w:r w:rsidRPr="00CB3771">
        <w:rPr>
          <w:rFonts w:ascii="Times New Roman" w:hAnsi="Times New Roman" w:cs="Times New Roman"/>
          <w:sz w:val="24"/>
          <w:szCs w:val="24"/>
        </w:rPr>
        <w:t xml:space="preserve">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7" w:name="_Toc417305007"/>
      <w:r w:rsidRPr="00CB3771">
        <w:t>Devaluation Test</w:t>
      </w:r>
      <w:bookmarkEnd w:id="7"/>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Animals were tested with a single session of CS training except that no rewards were delivered i.e. in extinction. The magazine frequency measure that was available was not as sensitive to devaluation as a measure of duration, so only data from the first trial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at test.</w:t>
      </w:r>
    </w:p>
    <w:p w14:paraId="30E35E37" w14:textId="77777777" w:rsidR="006B4DE6" w:rsidRPr="00CB3771" w:rsidRDefault="006B4DE6" w:rsidP="006B4DE6">
      <w:pPr>
        <w:pStyle w:val="3MariosLevel3"/>
      </w:pPr>
      <w:bookmarkStart w:id="8" w:name="_Toc417304986"/>
      <w:r w:rsidRPr="00CB3771">
        <w:t>Locomotor Activity</w:t>
      </w:r>
      <w:bookmarkEnd w:id="8"/>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Pr="00CB3771">
        <w:rPr>
          <w:rFonts w:ascii="Times New Roman" w:eastAsia="Calibri" w:hAnsi="Times New Roman" w:cs="Times New Roman"/>
          <w:color w:val="000000"/>
          <w:sz w:val="24"/>
          <w:szCs w:val="24"/>
          <w:highlight w:val="yellow"/>
          <w:lang w:val="en-AU"/>
        </w:rPr>
        <w:t>XXX</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440321DE" w14:textId="77777777" w:rsidR="006B4DE6" w:rsidRPr="00CB3771" w:rsidRDefault="006B4DE6" w:rsidP="006B4DE6">
      <w:pPr>
        <w:spacing w:line="360" w:lineRule="auto"/>
        <w:rPr>
          <w:rFonts w:ascii="Times New Roman" w:eastAsia="Times New Roman" w:hAnsi="Times New Roman" w:cs="Times New Roman"/>
          <w:sz w:val="24"/>
          <w:szCs w:val="24"/>
          <w:lang w:eastAsia="en-AU"/>
        </w:rPr>
      </w:pPr>
    </w:p>
    <w:p w14:paraId="47371AF6"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p>
    <w:p w14:paraId="28123CF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Experiment 2: Acquisition with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9" w:name="_Toc417305020"/>
      <w:r w:rsidRPr="00CB3771">
        <w:rPr>
          <w:rFonts w:ascii="Times New Roman" w:eastAsia="Calibri" w:hAnsi="Times New Roman" w:cs="Times New Roman"/>
          <w:b/>
          <w:color w:val="000000"/>
          <w:sz w:val="24"/>
          <w:szCs w:val="24"/>
          <w:lang w:val="en-AU"/>
        </w:rPr>
        <w:t>Subjects</w:t>
      </w:r>
      <w:bookmarkEnd w:id="9"/>
    </w:p>
    <w:p w14:paraId="34AB3BA0"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32) male Long Evans rats (Monash Animal Services, Gippsland, Victoria, Australia) approximately 4 months old, weighing </w:t>
      </w:r>
      <w:proofErr w:type="gramStart"/>
      <w:r w:rsidRPr="00CB3771">
        <w:rPr>
          <w:rFonts w:ascii="Times New Roman" w:eastAsia="Calibri" w:hAnsi="Times New Roman" w:cs="Times New Roman"/>
          <w:color w:val="000000"/>
          <w:sz w:val="24"/>
          <w:szCs w:val="24"/>
          <w:lang w:val="en-AU"/>
        </w:rPr>
        <w:t>between  285</w:t>
      </w:r>
      <w:proofErr w:type="gramEnd"/>
      <w:r w:rsidRPr="00CB3771">
        <w:rPr>
          <w:rFonts w:ascii="Times New Roman" w:eastAsia="Calibri" w:hAnsi="Times New Roman" w:cs="Times New Roman"/>
          <w:color w:val="000000"/>
          <w:sz w:val="24"/>
          <w:szCs w:val="24"/>
          <w:lang w:val="en-AU"/>
        </w:rPr>
        <w:t>-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0" w:name="_Toc417305025"/>
      <w:r w:rsidRPr="00CB3771">
        <w:rPr>
          <w:rFonts w:ascii="Times New Roman" w:eastAsia="Times New Roman" w:hAnsi="Times New Roman" w:cs="Times New Roman"/>
          <w:b/>
          <w:i/>
          <w:color w:val="000000"/>
          <w:sz w:val="24"/>
          <w:szCs w:val="24"/>
          <w:lang w:val="en-AU"/>
        </w:rPr>
        <w:t>Pavlovian Acquisition</w:t>
      </w:r>
      <w:bookmarkEnd w:id="10"/>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session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 w:name="_Toc417305026"/>
      <w:r w:rsidRPr="00CB3771">
        <w:rPr>
          <w:rFonts w:ascii="Times New Roman" w:eastAsia="Calibri" w:hAnsi="Times New Roman" w:cs="Times New Roman"/>
          <w:b/>
          <w:color w:val="000000"/>
          <w:sz w:val="24"/>
          <w:szCs w:val="24"/>
          <w:lang w:val="en-AU"/>
        </w:rPr>
        <w:t>Post-Training</w:t>
      </w:r>
      <w:bookmarkEnd w:id="11"/>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 w:name="_Toc417305027"/>
      <w:r w:rsidRPr="00CB3771">
        <w:rPr>
          <w:rFonts w:ascii="Times New Roman" w:eastAsia="Times New Roman" w:hAnsi="Times New Roman" w:cs="Times New Roman"/>
          <w:b/>
          <w:i/>
          <w:color w:val="000000"/>
          <w:sz w:val="24"/>
          <w:szCs w:val="24"/>
          <w:lang w:val="en-AU"/>
        </w:rPr>
        <w:t>Pre-Infusion</w:t>
      </w:r>
      <w:bookmarkEnd w:id="12"/>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 w:name="_Toc417305028"/>
      <w:r w:rsidRPr="00CB3771">
        <w:rPr>
          <w:rFonts w:ascii="Times New Roman" w:eastAsia="Times New Roman" w:hAnsi="Times New Roman" w:cs="Times New Roman"/>
          <w:b/>
          <w:i/>
          <w:color w:val="000000"/>
          <w:sz w:val="24"/>
          <w:szCs w:val="24"/>
          <w:lang w:val="en-AU"/>
        </w:rPr>
        <w:t>Infusion</w:t>
      </w:r>
      <w:bookmarkEnd w:id="13"/>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 w:name="_Toc417305029"/>
      <w:r w:rsidRPr="00CB3771">
        <w:rPr>
          <w:rFonts w:ascii="Times New Roman" w:eastAsia="Times New Roman" w:hAnsi="Times New Roman" w:cs="Times New Roman"/>
          <w:b/>
          <w:i/>
          <w:color w:val="000000"/>
          <w:sz w:val="24"/>
          <w:szCs w:val="24"/>
          <w:lang w:val="en-AU"/>
        </w:rPr>
        <w:t>Post-Infusion</w:t>
      </w:r>
      <w:bookmarkEnd w:id="14"/>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 w:name="_Toc417305032"/>
      <w:r w:rsidRPr="00CB3771">
        <w:rPr>
          <w:rFonts w:ascii="Times New Roman" w:eastAsia="Calibri" w:hAnsi="Times New Roman" w:cs="Times New Roman"/>
          <w:b/>
          <w:color w:val="000000"/>
          <w:sz w:val="24"/>
          <w:szCs w:val="24"/>
          <w:lang w:val="en-AU"/>
        </w:rPr>
        <w:t>Histology and Group Allocation</w:t>
      </w:r>
      <w:bookmarkEnd w:id="15"/>
    </w:p>
    <w:p w14:paraId="2FB4FA06"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in (</w:t>
      </w:r>
      <w:r w:rsidRPr="00CB3771">
        <w:rPr>
          <w:rFonts w:ascii="Times New Roman" w:eastAsia="Calibri" w:hAnsi="Times New Roman" w:cs="Times New Roman"/>
          <w:sz w:val="24"/>
          <w:szCs w:val="24"/>
          <w:highlight w:val="yellow"/>
          <w:lang w:val="en-AU"/>
        </w:rPr>
        <w:t>Figure X</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w:t>
      </w:r>
      <w:proofErr w:type="gramStart"/>
      <w:r w:rsidRPr="00CB3771">
        <w:rPr>
          <w:rFonts w:ascii="Times New Roman" w:eastAsia="Calibri" w:hAnsi="Times New Roman" w:cs="Times New Roman"/>
          <w:color w:val="000000"/>
          <w:sz w:val="24"/>
          <w:szCs w:val="24"/>
          <w:lang w:val="en-AU"/>
        </w:rPr>
        <w:t>as a result of</w:t>
      </w:r>
      <w:proofErr w:type="gramEnd"/>
      <w:r w:rsidRPr="00CB3771">
        <w:rPr>
          <w:rFonts w:ascii="Times New Roman" w:eastAsia="Calibri" w:hAnsi="Times New Roman" w:cs="Times New Roman"/>
          <w:color w:val="000000"/>
          <w:sz w:val="24"/>
          <w:szCs w:val="24"/>
          <w:lang w:val="en-AU"/>
        </w:rPr>
        <w:t xml:space="preserve"> the cannulae assembly detaching from the skull. A further 3 animals were excluded </w:t>
      </w:r>
      <w:proofErr w:type="gramStart"/>
      <w:r w:rsidRPr="00CB3771">
        <w:rPr>
          <w:rFonts w:ascii="Times New Roman" w:eastAsia="Calibri" w:hAnsi="Times New Roman" w:cs="Times New Roman"/>
          <w:color w:val="000000"/>
          <w:sz w:val="24"/>
          <w:szCs w:val="24"/>
          <w:lang w:val="en-AU"/>
        </w:rPr>
        <w:t>as a result of</w:t>
      </w:r>
      <w:proofErr w:type="gramEnd"/>
      <w:r w:rsidRPr="00CB3771">
        <w:rPr>
          <w:rFonts w:ascii="Times New Roman" w:eastAsia="Calibri" w:hAnsi="Times New Roman" w:cs="Times New Roman"/>
          <w:color w:val="000000"/>
          <w:sz w:val="24"/>
          <w:szCs w:val="24"/>
          <w:lang w:val="en-AU"/>
        </w:rPr>
        <w:t xml:space="preserve"> failing to consume the pellets after recovery from surgery. One animal from the muscimol group was excluded from analysis </w:t>
      </w:r>
      <w:proofErr w:type="gramStart"/>
      <w:r w:rsidRPr="00CB3771">
        <w:rPr>
          <w:rFonts w:ascii="Times New Roman" w:eastAsia="Calibri" w:hAnsi="Times New Roman" w:cs="Times New Roman"/>
          <w:color w:val="000000"/>
          <w:sz w:val="24"/>
          <w:szCs w:val="24"/>
          <w:lang w:val="en-AU"/>
        </w:rPr>
        <w:t>as a result of</w:t>
      </w:r>
      <w:proofErr w:type="gramEnd"/>
      <w:r w:rsidRPr="00CB3771">
        <w:rPr>
          <w:rFonts w:ascii="Times New Roman" w:eastAsia="Calibri" w:hAnsi="Times New Roman" w:cs="Times New Roman"/>
          <w:color w:val="000000"/>
          <w:sz w:val="24"/>
          <w:szCs w:val="24"/>
          <w:lang w:val="en-AU"/>
        </w:rPr>
        <w:t xml:space="preserve">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6" w:name="_Toc417305033"/>
      <w:r w:rsidRPr="00CB3771">
        <w:rPr>
          <w:rFonts w:ascii="Times New Roman" w:eastAsia="Calibri" w:hAnsi="Times New Roman" w:cs="Times New Roman"/>
          <w:b/>
          <w:color w:val="000000"/>
          <w:sz w:val="24"/>
          <w:szCs w:val="24"/>
          <w:lang w:val="en-AU"/>
        </w:rPr>
        <w:t>PreCS Rates</w:t>
      </w:r>
      <w:bookmarkEnd w:id="16"/>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69C6C47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7" w:name="_Toc417305041"/>
      <w:bookmarkStart w:id="18" w:name="_Toc417312603"/>
      <w:r w:rsidRPr="00CB3771">
        <w:rPr>
          <w:rFonts w:ascii="Times New Roman" w:eastAsia="Calibri" w:hAnsi="Times New Roman" w:cs="Times New Roman"/>
          <w:b/>
          <w:color w:val="000000"/>
          <w:sz w:val="24"/>
          <w:szCs w:val="24"/>
          <w:lang w:val="en-AU"/>
        </w:rPr>
        <w:t>Experiment 3: Post-training LO Lesions</w:t>
      </w:r>
      <w:bookmarkEnd w:id="17"/>
      <w:bookmarkEnd w:id="18"/>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9" w:name="_Toc417305042"/>
      <w:bookmarkStart w:id="20" w:name="_Toc417312604"/>
      <w:r w:rsidRPr="00CB3771">
        <w:rPr>
          <w:rFonts w:ascii="Times New Roman" w:eastAsia="Calibri" w:hAnsi="Times New Roman" w:cs="Times New Roman"/>
          <w:b/>
          <w:color w:val="000000"/>
          <w:sz w:val="24"/>
          <w:szCs w:val="24"/>
          <w:lang w:val="en-AU"/>
        </w:rPr>
        <w:t>Methods</w:t>
      </w:r>
      <w:bookmarkEnd w:id="19"/>
      <w:bookmarkEnd w:id="20"/>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21" w:name="_Toc417305043"/>
      <w:r w:rsidRPr="00CB3771">
        <w:rPr>
          <w:rFonts w:ascii="Times New Roman" w:eastAsia="Calibri" w:hAnsi="Times New Roman" w:cs="Times New Roman"/>
          <w:b/>
          <w:color w:val="000000"/>
          <w:sz w:val="24"/>
          <w:szCs w:val="24"/>
          <w:lang w:val="en-AU"/>
        </w:rPr>
        <w:t>Subjects</w:t>
      </w:r>
      <w:bookmarkEnd w:id="21"/>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2" w:name="_Toc417305046"/>
      <w:r w:rsidRPr="00CB3771">
        <w:rPr>
          <w:rFonts w:ascii="Times New Roman" w:eastAsia="Calibri" w:hAnsi="Times New Roman" w:cs="Times New Roman"/>
          <w:b/>
          <w:color w:val="000000"/>
          <w:sz w:val="24"/>
          <w:szCs w:val="24"/>
          <w:lang w:val="en-AU"/>
        </w:rPr>
        <w:t>Pre-lesion Training</w:t>
      </w:r>
      <w:bookmarkEnd w:id="22"/>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3" w:name="_Toc417305048"/>
      <w:r w:rsidRPr="00CB3771">
        <w:rPr>
          <w:rFonts w:ascii="Times New Roman" w:eastAsia="Times New Roman" w:hAnsi="Times New Roman" w:cs="Times New Roman"/>
          <w:b/>
          <w:i/>
          <w:color w:val="000000"/>
          <w:sz w:val="24"/>
          <w:szCs w:val="24"/>
          <w:lang w:val="en-AU"/>
        </w:rPr>
        <w:t>Pavlovian Acquisition</w:t>
      </w:r>
      <w:bookmarkEnd w:id="23"/>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4" w:name="_Toc417305049"/>
      <w:r w:rsidRPr="00CB3771">
        <w:rPr>
          <w:rFonts w:ascii="Times New Roman" w:eastAsia="Calibri" w:hAnsi="Times New Roman" w:cs="Times New Roman"/>
          <w:b/>
          <w:color w:val="000000"/>
          <w:sz w:val="24"/>
          <w:szCs w:val="24"/>
          <w:lang w:val="en-AU"/>
        </w:rPr>
        <w:t>Post-lesion Training</w:t>
      </w:r>
      <w:bookmarkEnd w:id="24"/>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5" w:name="_Toc417305050"/>
      <w:r w:rsidRPr="00CB3771">
        <w:rPr>
          <w:rFonts w:ascii="Times New Roman" w:eastAsia="Times New Roman" w:hAnsi="Times New Roman" w:cs="Times New Roman"/>
          <w:b/>
          <w:i/>
          <w:color w:val="000000"/>
          <w:sz w:val="24"/>
          <w:szCs w:val="24"/>
          <w:lang w:val="en-AU"/>
        </w:rPr>
        <w:t>Pavlovian Acquisition</w:t>
      </w:r>
      <w:bookmarkEnd w:id="25"/>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6" w:name="_Toc417305053"/>
      <w:r w:rsidRPr="00CB3771">
        <w:rPr>
          <w:rFonts w:ascii="Times New Roman" w:eastAsia="Calibri" w:hAnsi="Times New Roman" w:cs="Times New Roman"/>
          <w:b/>
          <w:color w:val="000000"/>
          <w:sz w:val="24"/>
          <w:szCs w:val="24"/>
          <w:lang w:val="en-AU"/>
        </w:rPr>
        <w:t>Histology and Group Allocation</w:t>
      </w:r>
      <w:bookmarkEnd w:id="26"/>
    </w:p>
    <w:p w14:paraId="4963023D" w14:textId="77777777"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sz w:val="24"/>
          <w:szCs w:val="24"/>
          <w:highlight w:val="yellow"/>
          <w:lang w:val="en-AU"/>
        </w:rPr>
        <w:t>Figure X</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7" w:name="_Toc417305054"/>
      <w:r w:rsidRPr="00CB3771">
        <w:rPr>
          <w:rFonts w:ascii="Times New Roman" w:eastAsia="Calibri" w:hAnsi="Times New Roman" w:cs="Times New Roman"/>
          <w:b/>
          <w:color w:val="000000"/>
          <w:sz w:val="24"/>
          <w:szCs w:val="24"/>
          <w:lang w:val="en-AU"/>
        </w:rPr>
        <w:t>PreCS Responding</w:t>
      </w:r>
      <w:bookmarkEnd w:id="27"/>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w:t>
      </w:r>
      <w:r w:rsidRPr="00CB3771">
        <w:rPr>
          <w:rFonts w:ascii="Times New Roman" w:eastAsia="Calibri" w:hAnsi="Times New Roman" w:cs="Times New Roman"/>
          <w:color w:val="000000"/>
          <w:sz w:val="24"/>
          <w:szCs w:val="24"/>
          <w:lang w:val="en-AU"/>
        </w:rPr>
        <w:lastRenderedPageBreak/>
        <w:t xml:space="preserve">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0D87E909" w14:textId="77777777" w:rsidR="006B4DE6" w:rsidRPr="00CB3771" w:rsidRDefault="006B4DE6" w:rsidP="006B4DE6">
      <w:pPr>
        <w:spacing w:after="240" w:line="360" w:lineRule="auto"/>
        <w:jc w:val="center"/>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Experiment 5: Early training Acquisition with Muscimol Inactiva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28" w:name="_Toc417305061"/>
      <w:r w:rsidRPr="00CB3771">
        <w:rPr>
          <w:rFonts w:ascii="Times New Roman" w:eastAsia="Calibri" w:hAnsi="Times New Roman" w:cs="Times New Roman"/>
          <w:b/>
          <w:color w:val="000000"/>
          <w:sz w:val="24"/>
          <w:szCs w:val="24"/>
          <w:lang w:val="en-AU"/>
        </w:rPr>
        <w:t>Subjects</w:t>
      </w:r>
      <w:bookmarkEnd w:id="28"/>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9" w:name="_Toc417305063"/>
      <w:r w:rsidRPr="00CB3771">
        <w:rPr>
          <w:rFonts w:ascii="Times New Roman" w:eastAsia="Calibri" w:hAnsi="Times New Roman" w:cs="Times New Roman"/>
          <w:b/>
          <w:color w:val="000000"/>
          <w:sz w:val="24"/>
          <w:szCs w:val="24"/>
          <w:lang w:val="en-AU"/>
        </w:rPr>
        <w:t>Surgery</w:t>
      </w:r>
      <w:bookmarkEnd w:id="29"/>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Briefly, each session consisted of a VI 200s ITI with 16 trials consisting of a 10s light CS (illumination of the house light at the back of the </w:t>
      </w:r>
      <w:proofErr w:type="spellStart"/>
      <w:r w:rsidRPr="00CB3771">
        <w:rPr>
          <w:rFonts w:ascii="Times New Roman" w:eastAsia="Calibri" w:hAnsi="Times New Roman" w:cs="Times New Roman"/>
          <w:color w:val="000000"/>
          <w:sz w:val="24"/>
          <w:szCs w:val="24"/>
          <w:lang w:val="en-AU"/>
        </w:rPr>
        <w:t>chmber</w:t>
      </w:r>
      <w:proofErr w:type="spellEnd"/>
      <w:r w:rsidRPr="00CB3771">
        <w:rPr>
          <w:rFonts w:ascii="Times New Roman" w:eastAsia="Calibri" w:hAnsi="Times New Roman" w:cs="Times New Roman"/>
          <w:color w:val="000000"/>
          <w:sz w:val="24"/>
          <w:szCs w:val="24"/>
          <w:lang w:val="en-AU"/>
        </w:rPr>
        <w:t>)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77777777" w:rsidR="006B4DE6" w:rsidRPr="00CB3771" w:rsidRDefault="006B4DE6"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0E0BAF56"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30" w:name="_Toc417305059"/>
      <w:bookmarkStart w:id="31" w:name="_Toc417312607"/>
      <w:r w:rsidRPr="00CB3771">
        <w:rPr>
          <w:rFonts w:ascii="Times New Roman" w:eastAsia="Calibri" w:hAnsi="Times New Roman" w:cs="Times New Roman"/>
          <w:b/>
          <w:color w:val="000000"/>
          <w:sz w:val="24"/>
          <w:szCs w:val="24"/>
          <w:lang w:val="en-AU"/>
        </w:rPr>
        <w:t xml:space="preserve">Experiment 4. </w:t>
      </w:r>
      <w:bookmarkEnd w:id="30"/>
      <w:bookmarkEnd w:id="31"/>
      <w:r w:rsidRPr="00CB3771">
        <w:rPr>
          <w:rFonts w:ascii="Times New Roman" w:eastAsia="Calibri" w:hAnsi="Times New Roman" w:cs="Times New Roman"/>
          <w:b/>
          <w:color w:val="000000"/>
          <w:sz w:val="24"/>
          <w:szCs w:val="24"/>
          <w:lang w:val="en-AU"/>
        </w:rPr>
        <w:t>Pavlovian blocking following LO inactivation during acquisition</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32" w:name="_Toc417305064"/>
      <w:r w:rsidRPr="00CB3771">
        <w:rPr>
          <w:rFonts w:ascii="Times New Roman" w:eastAsia="Calibri" w:hAnsi="Times New Roman" w:cs="Times New Roman"/>
          <w:b/>
          <w:color w:val="000000"/>
          <w:sz w:val="24"/>
          <w:szCs w:val="24"/>
          <w:lang w:val="en-AU"/>
        </w:rPr>
        <w:t>Training</w:t>
      </w:r>
      <w:bookmarkEnd w:id="32"/>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Pr>
          <w:rFonts w:ascii="Times New Roman" w:eastAsia="Calibri" w:hAnsi="Times New Roman" w:cs="Times New Roman"/>
          <w:color w:val="000000"/>
          <w:sz w:val="24"/>
          <w:szCs w:val="24"/>
          <w:lang w:val="en-AU"/>
        </w:rPr>
        <w:t xml:space="preserve"> </w:t>
      </w:r>
      <w:r w:rsidRPr="008611A1">
        <w:rPr>
          <w:rFonts w:ascii="Times New Roman" w:eastAsia="Calibri" w:hAnsi="Times New Roman" w:cs="Times New Roman"/>
          <w:color w:val="000000"/>
          <w:sz w:val="24"/>
          <w:szCs w:val="24"/>
          <w:highlight w:val="yellow"/>
          <w:lang w:val="en-AU"/>
        </w:rPr>
        <w:t>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5BCFDFD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50CBBB5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32DF9A5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4731580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3" w:name="_Toc417305065"/>
      <w:r w:rsidRPr="00CB3771">
        <w:rPr>
          <w:rFonts w:ascii="Times New Roman" w:eastAsia="Times New Roman" w:hAnsi="Times New Roman" w:cs="Times New Roman"/>
          <w:b/>
          <w:i/>
          <w:color w:val="000000"/>
          <w:sz w:val="24"/>
          <w:szCs w:val="24"/>
          <w:lang w:val="en-AU"/>
        </w:rPr>
        <w:t>Food Restriction and Magazine Training</w:t>
      </w:r>
      <w:bookmarkEnd w:id="33"/>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4" w:name="_Toc417305066"/>
      <w:r w:rsidRPr="00CB3771">
        <w:rPr>
          <w:rFonts w:ascii="Times New Roman" w:eastAsia="Times New Roman" w:hAnsi="Times New Roman" w:cs="Times New Roman"/>
          <w:b/>
          <w:i/>
          <w:color w:val="000000"/>
          <w:sz w:val="24"/>
          <w:szCs w:val="24"/>
          <w:lang w:val="en-AU"/>
        </w:rPr>
        <w:t>Stage 1</w:t>
      </w:r>
      <w:bookmarkEnd w:id="34"/>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5" w:name="_Toc417305067"/>
      <w:r w:rsidRPr="00CB3771">
        <w:rPr>
          <w:rFonts w:ascii="Times New Roman" w:eastAsia="Times New Roman" w:hAnsi="Times New Roman" w:cs="Times New Roman"/>
          <w:b/>
          <w:i/>
          <w:color w:val="000000"/>
          <w:sz w:val="24"/>
          <w:szCs w:val="24"/>
          <w:lang w:val="en-AU"/>
        </w:rPr>
        <w:t>Pre-exposure</w:t>
      </w:r>
      <w:bookmarkEnd w:id="35"/>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6" w:name="_Toc417305068"/>
      <w:r w:rsidRPr="00CB3771">
        <w:rPr>
          <w:rFonts w:ascii="Times New Roman" w:eastAsia="Times New Roman" w:hAnsi="Times New Roman" w:cs="Times New Roman"/>
          <w:b/>
          <w:i/>
          <w:color w:val="000000"/>
          <w:sz w:val="24"/>
          <w:szCs w:val="24"/>
          <w:lang w:val="en-AU"/>
        </w:rPr>
        <w:t>Stage 2</w:t>
      </w:r>
      <w:bookmarkEnd w:id="36"/>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7" w:name="_Toc417305069"/>
      <w:r w:rsidRPr="00CB3771">
        <w:rPr>
          <w:rFonts w:ascii="Times New Roman" w:eastAsia="Times New Roman" w:hAnsi="Times New Roman" w:cs="Times New Roman"/>
          <w:b/>
          <w:i/>
          <w:color w:val="000000"/>
          <w:sz w:val="24"/>
          <w:szCs w:val="24"/>
          <w:lang w:val="en-AU"/>
        </w:rPr>
        <w:t>Test</w:t>
      </w:r>
      <w:bookmarkEnd w:id="37"/>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8" w:name="_Toc417305070"/>
      <w:r w:rsidRPr="00CB3771">
        <w:rPr>
          <w:rFonts w:ascii="Times New Roman" w:eastAsia="Times New Roman" w:hAnsi="Times New Roman" w:cs="Times New Roman"/>
          <w:b/>
          <w:i/>
          <w:color w:val="000000"/>
          <w:sz w:val="24"/>
          <w:szCs w:val="24"/>
          <w:lang w:val="en-AU"/>
        </w:rPr>
        <w:t>Re-acquisition</w:t>
      </w:r>
      <w:bookmarkEnd w:id="38"/>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39" w:name="_Toc417305071"/>
      <w:bookmarkStart w:id="40" w:name="_Toc417312609"/>
      <w:r w:rsidRPr="00CB3771">
        <w:rPr>
          <w:rFonts w:ascii="Times New Roman" w:eastAsia="Calibri" w:hAnsi="Times New Roman" w:cs="Times New Roman"/>
          <w:b/>
          <w:color w:val="000000"/>
          <w:sz w:val="24"/>
          <w:szCs w:val="24"/>
          <w:lang w:val="en-AU"/>
        </w:rPr>
        <w:t>Results</w:t>
      </w:r>
      <w:bookmarkEnd w:id="39"/>
      <w:bookmarkEnd w:id="40"/>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1" w:name="_Toc417305073"/>
      <w:r w:rsidRPr="00CB3771">
        <w:rPr>
          <w:rFonts w:ascii="Times New Roman" w:eastAsia="Calibri" w:hAnsi="Times New Roman" w:cs="Times New Roman"/>
          <w:b/>
          <w:color w:val="000000"/>
          <w:sz w:val="24"/>
          <w:szCs w:val="24"/>
          <w:lang w:val="en-AU"/>
        </w:rPr>
        <w:t>Histology and Group Allocation</w:t>
      </w:r>
      <w:bookmarkEnd w:id="41"/>
    </w:p>
    <w:p w14:paraId="72DD037D" w14:textId="77777777" w:rsidR="006B4DE6" w:rsidRPr="00CB3771" w:rsidRDefault="006B4DE6"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Times New Roman" w:hAnsi="Times New Roman" w:cs="Times New Roman"/>
          <w:color w:val="000000"/>
          <w:sz w:val="24"/>
          <w:szCs w:val="24"/>
          <w:lang w:val="en-AU" w:eastAsia="en-AU"/>
        </w:rPr>
        <w:lastRenderedPageBreak/>
        <w:t xml:space="preserve">Cannulae placements are illustrated in </w:t>
      </w:r>
      <w:r w:rsidRPr="00CB3771">
        <w:rPr>
          <w:rFonts w:ascii="Times New Roman" w:eastAsia="Times New Roman" w:hAnsi="Times New Roman" w:cs="Times New Roman"/>
          <w:color w:val="000000"/>
          <w:sz w:val="24"/>
          <w:szCs w:val="24"/>
          <w:highlight w:val="yellow"/>
          <w:lang w:val="en-AU" w:eastAsia="en-AU"/>
        </w:rPr>
        <w:t>Figure X</w:t>
      </w:r>
      <w:r w:rsidRPr="00CB3771">
        <w:rPr>
          <w:rFonts w:ascii="Times New Roman" w:eastAsia="Times New Roman" w:hAnsi="Times New Roman" w:cs="Times New Roman"/>
          <w:color w:val="000000"/>
          <w:sz w:val="24"/>
          <w:szCs w:val="24"/>
          <w:lang w:val="en-AU" w:eastAsia="en-AU"/>
        </w:rPr>
        <w:t xml:space="preserve">. </w:t>
      </w:r>
      <w:r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6 (saline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muscimo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42" w:name="_Toc417305074"/>
      <w:r w:rsidRPr="00CB3771">
        <w:rPr>
          <w:rFonts w:ascii="Times New Roman" w:eastAsia="Calibri" w:hAnsi="Times New Roman" w:cs="Times New Roman"/>
          <w:b/>
          <w:color w:val="000000"/>
          <w:sz w:val="24"/>
          <w:szCs w:val="24"/>
          <w:lang w:val="en-AU"/>
        </w:rPr>
        <w:t>PreCS Responding</w:t>
      </w:r>
      <w:bookmarkEnd w:id="42"/>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40A2D8FB"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43" w:name="_Toc417305080"/>
      <w:bookmarkStart w:id="44" w:name="_Toc417312611"/>
      <w:r w:rsidRPr="00CB3771">
        <w:rPr>
          <w:rFonts w:ascii="Times New Roman" w:eastAsia="Calibri" w:hAnsi="Times New Roman" w:cs="Times New Roman"/>
          <w:b/>
          <w:color w:val="000000"/>
          <w:sz w:val="24"/>
          <w:szCs w:val="24"/>
          <w:lang w:val="en-AU"/>
        </w:rPr>
        <w:t>Experiment 6. Effect of LO Inactivation</w:t>
      </w:r>
      <w:bookmarkEnd w:id="43"/>
      <w:bookmarkEnd w:id="44"/>
      <w:r w:rsidRPr="00CB3771">
        <w:rPr>
          <w:rFonts w:ascii="Times New Roman" w:eastAsia="Calibri" w:hAnsi="Times New Roman" w:cs="Times New Roman"/>
          <w:b/>
          <w:color w:val="000000"/>
          <w:sz w:val="24"/>
          <w:szCs w:val="24"/>
          <w:lang w:val="en-AU"/>
        </w:rPr>
        <w:t xml:space="preserve"> on reward competition</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5" w:name="_Toc417305082"/>
      <w:r w:rsidRPr="00CB3771">
        <w:rPr>
          <w:rFonts w:ascii="Times New Roman" w:eastAsia="Calibri" w:hAnsi="Times New Roman" w:cs="Times New Roman"/>
          <w:b/>
          <w:color w:val="000000"/>
          <w:sz w:val="24"/>
          <w:szCs w:val="24"/>
          <w:lang w:val="en-AU"/>
        </w:rPr>
        <w:t>Subjects</w:t>
      </w:r>
      <w:bookmarkEnd w:id="45"/>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6" w:name="_Toc417305083"/>
      <w:r w:rsidRPr="00CB3771">
        <w:rPr>
          <w:rFonts w:ascii="Times New Roman" w:eastAsia="Calibri" w:hAnsi="Times New Roman" w:cs="Times New Roman"/>
          <w:b/>
          <w:color w:val="000000"/>
          <w:sz w:val="24"/>
          <w:szCs w:val="24"/>
          <w:lang w:val="en-AU"/>
        </w:rPr>
        <w:t>Apparatus</w:t>
      </w:r>
      <w:bookmarkEnd w:id="46"/>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The apparatus comprised of 8 operant chambers (Med Associates Inc.) individually housed in light and sound attenuating cabinets. Each chamber comprised of a transparent Perspex back wall, </w:t>
      </w:r>
      <w:proofErr w:type="gramStart"/>
      <w:r w:rsidRPr="00CB3771">
        <w:rPr>
          <w:rFonts w:ascii="Times New Roman" w:eastAsia="Calibri" w:hAnsi="Times New Roman" w:cs="Times New Roman"/>
          <w:color w:val="000000"/>
          <w:sz w:val="24"/>
          <w:szCs w:val="24"/>
          <w:lang w:val="en-AU"/>
        </w:rPr>
        <w:t>roof</w:t>
      </w:r>
      <w:proofErr w:type="gramEnd"/>
      <w:r w:rsidRPr="00CB3771">
        <w:rPr>
          <w:rFonts w:ascii="Times New Roman" w:eastAsia="Calibri" w:hAnsi="Times New Roman" w:cs="Times New Roman"/>
          <w:color w:val="000000"/>
          <w:sz w:val="24"/>
          <w:szCs w:val="24"/>
          <w:lang w:val="en-AU"/>
        </w:rPr>
        <w:t xml:space="preserve">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left hand wall could be rewarded with liquid rewards delivered by a dipper cup mechanism that could be retracted from the magazine. Access to the magazines was measured by infrared detectors at the mouth of the recess. Two panel lights (2 cm diameter) were located on either side of the right-</w:t>
      </w:r>
      <w:r w:rsidRPr="00CB3771">
        <w:rPr>
          <w:rFonts w:ascii="Times New Roman" w:eastAsia="Calibri" w:hAnsi="Times New Roman" w:cs="Times New Roman"/>
          <w:color w:val="000000"/>
          <w:sz w:val="24"/>
          <w:szCs w:val="24"/>
          <w:lang w:val="en-AU"/>
        </w:rPr>
        <w:lastRenderedPageBreak/>
        <w: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7" w:name="_Toc417305084"/>
      <w:r w:rsidRPr="00CB3771">
        <w:rPr>
          <w:rFonts w:ascii="Times New Roman" w:eastAsia="Calibri" w:hAnsi="Times New Roman" w:cs="Times New Roman"/>
          <w:b/>
          <w:color w:val="000000"/>
          <w:sz w:val="24"/>
          <w:szCs w:val="24"/>
          <w:lang w:val="en-AU"/>
        </w:rPr>
        <w:t>Food Restriction and Magazine Training</w:t>
      </w:r>
      <w:bookmarkEnd w:id="47"/>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8" w:name="_Toc417305085"/>
      <w:r w:rsidRPr="00CB3771">
        <w:rPr>
          <w:rFonts w:ascii="Times New Roman" w:eastAsia="Calibri" w:hAnsi="Times New Roman" w:cs="Times New Roman"/>
          <w:b/>
          <w:color w:val="000000"/>
          <w:sz w:val="24"/>
          <w:szCs w:val="24"/>
          <w:lang w:val="en-AU"/>
        </w:rPr>
        <w:t>Acquisition</w:t>
      </w:r>
      <w:bookmarkEnd w:id="48"/>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w:t>
      </w:r>
      <w:proofErr w:type="gramStart"/>
      <w:r w:rsidRPr="00CB3771">
        <w:rPr>
          <w:rFonts w:ascii="Times New Roman" w:eastAsia="Calibri" w:hAnsi="Times New Roman" w:cs="Times New Roman"/>
          <w:color w:val="000000"/>
          <w:sz w:val="24"/>
          <w:szCs w:val="24"/>
          <w:lang w:val="en-AU"/>
        </w:rPr>
        <w:t>period</w:t>
      </w:r>
      <w:proofErr w:type="gramEnd"/>
      <w:r w:rsidRPr="00CB3771">
        <w:rPr>
          <w:rFonts w:ascii="Times New Roman" w:eastAsia="Calibri" w:hAnsi="Times New Roman" w:cs="Times New Roman"/>
          <w:color w:val="000000"/>
          <w:sz w:val="24"/>
          <w:szCs w:val="24"/>
          <w:lang w:val="en-AU"/>
        </w:rPr>
        <w:t xml:space="preserve">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t>
      </w:r>
      <w:proofErr w:type="gramStart"/>
      <w:r w:rsidRPr="00CB3771">
        <w:rPr>
          <w:rFonts w:ascii="Times New Roman" w:eastAsia="Calibri" w:hAnsi="Times New Roman" w:cs="Times New Roman"/>
          <w:color w:val="000000"/>
          <w:sz w:val="24"/>
          <w:szCs w:val="24"/>
          <w:lang w:val="en-AU"/>
        </w:rPr>
        <w:t>was</w:t>
      </w:r>
      <w:proofErr w:type="gramEnd"/>
      <w:r w:rsidRPr="00CB3771">
        <w:rPr>
          <w:rFonts w:ascii="Times New Roman" w:eastAsia="Calibri" w:hAnsi="Times New Roman" w:cs="Times New Roman"/>
          <w:color w:val="000000"/>
          <w:sz w:val="24"/>
          <w:szCs w:val="24"/>
          <w:lang w:val="en-AU"/>
        </w:rPr>
        <w:t xml:space="preserve">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9" w:name="_Toc417305086"/>
      <w:r w:rsidRPr="00CB3771">
        <w:rPr>
          <w:rFonts w:ascii="Times New Roman" w:eastAsia="Calibri" w:hAnsi="Times New Roman" w:cs="Times New Roman"/>
          <w:b/>
          <w:color w:val="000000"/>
          <w:sz w:val="24"/>
          <w:szCs w:val="24"/>
          <w:lang w:val="en-AU"/>
        </w:rPr>
        <w:lastRenderedPageBreak/>
        <w:t>Water deprivation</w:t>
      </w:r>
      <w:bookmarkEnd w:id="49"/>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50" w:name="_Toc417305087"/>
      <w:r w:rsidRPr="00CB3771">
        <w:rPr>
          <w:rFonts w:ascii="Times New Roman" w:eastAsia="Calibri" w:hAnsi="Times New Roman" w:cs="Times New Roman"/>
          <w:b/>
          <w:color w:val="000000"/>
          <w:sz w:val="24"/>
          <w:szCs w:val="24"/>
          <w:lang w:val="en-AU"/>
        </w:rPr>
        <w:t>Un-Signalled Reward Shift</w:t>
      </w:r>
      <w:bookmarkEnd w:id="50"/>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51" w:name="_Toc417305088"/>
      <w:r w:rsidRPr="00CB3771">
        <w:rPr>
          <w:rFonts w:ascii="Times New Roman" w:eastAsia="Calibri" w:hAnsi="Times New Roman" w:cs="Times New Roman"/>
          <w:b/>
          <w:color w:val="000000"/>
          <w:sz w:val="24"/>
          <w:szCs w:val="24"/>
          <w:lang w:val="en-AU"/>
        </w:rPr>
        <w:t>Surgery and drug infusions</w:t>
      </w:r>
      <w:bookmarkEnd w:id="51"/>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52" w:name="_Toc417305089"/>
      <w:r w:rsidRPr="00CB3771">
        <w:rPr>
          <w:rFonts w:ascii="Times New Roman" w:eastAsia="Calibri" w:hAnsi="Times New Roman" w:cs="Times New Roman"/>
          <w:b/>
          <w:color w:val="000000"/>
          <w:sz w:val="24"/>
          <w:szCs w:val="24"/>
          <w:lang w:val="en-AU"/>
        </w:rPr>
        <w:t>Test</w:t>
      </w:r>
      <w:bookmarkEnd w:id="52"/>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53" w:name="_Toc417305092"/>
      <w:r w:rsidRPr="00CB3771">
        <w:rPr>
          <w:rFonts w:ascii="Times New Roman" w:eastAsia="Calibri" w:hAnsi="Times New Roman" w:cs="Times New Roman"/>
          <w:b/>
          <w:color w:val="000000"/>
          <w:sz w:val="24"/>
          <w:szCs w:val="24"/>
          <w:lang w:val="en-AU"/>
        </w:rPr>
        <w:t>Histology</w:t>
      </w:r>
      <w:bookmarkEnd w:id="53"/>
    </w:p>
    <w:p w14:paraId="3577423D"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Cannulae placements are illustrated </w:t>
      </w:r>
      <w:r w:rsidRPr="00CB3771">
        <w:rPr>
          <w:rFonts w:ascii="Times New Roman" w:eastAsia="Calibri" w:hAnsi="Times New Roman" w:cs="Times New Roman"/>
          <w:sz w:val="24"/>
          <w:szCs w:val="24"/>
          <w:lang w:val="en-AU"/>
        </w:rPr>
        <w:t>in (</w:t>
      </w:r>
      <w:r w:rsidRPr="00CB3771">
        <w:rPr>
          <w:rFonts w:ascii="Times New Roman" w:eastAsia="Calibri" w:hAnsi="Times New Roman" w:cs="Times New Roman"/>
          <w:sz w:val="24"/>
          <w:szCs w:val="24"/>
          <w:highlight w:val="yellow"/>
          <w:lang w:val="en-AU"/>
        </w:rPr>
        <w:t>FIGXXX)</w:t>
      </w:r>
      <w:r w:rsidRPr="00CB3771">
        <w:rPr>
          <w:rFonts w:ascii="Times New Roman" w:eastAsia="Calibri" w:hAnsi="Times New Roman" w:cs="Times New Roman"/>
          <w:sz w:val="24"/>
          <w:szCs w:val="24"/>
          <w:lang w:val="en-AU"/>
        </w:rPr>
        <w:t xml:space="preserve">. </w:t>
      </w:r>
      <w:r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6 animals were tested post-operatively.</w:t>
      </w:r>
    </w:p>
    <w:p w14:paraId="0E8DE1A1" w14:textId="77777777" w:rsidR="006B4DE6" w:rsidRPr="004D6E79" w:rsidRDefault="006B4DE6" w:rsidP="00F56CB9">
      <w:pPr>
        <w:pStyle w:val="BodyText"/>
        <w:rPr>
          <w:b/>
          <w:bCs/>
        </w:rPr>
      </w:pPr>
    </w:p>
    <w:p w14:paraId="019528A4" w14:textId="77777777" w:rsidR="00DA2A28" w:rsidRDefault="00DA2A28" w:rsidP="008359E2">
      <w:pPr>
        <w:pStyle w:val="BodyText"/>
      </w:pPr>
    </w:p>
    <w:p w14:paraId="3720E2BB" w14:textId="77777777" w:rsidR="00DA2A28" w:rsidRDefault="00DA2A28" w:rsidP="008359E2">
      <w:pPr>
        <w:pStyle w:val="BodyText"/>
      </w:pPr>
    </w:p>
    <w:p w14:paraId="0BDD1456" w14:textId="77777777" w:rsidR="00543681" w:rsidRDefault="00543681" w:rsidP="001F2701">
      <w:pPr>
        <w:pStyle w:val="BodyText"/>
      </w:pPr>
    </w:p>
    <w:p w14:paraId="42B217BF" w14:textId="77777777" w:rsidR="003A7D3D" w:rsidRDefault="003A7D3D"/>
    <w:sectPr w:rsidR="003A7D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2C93"/>
    <w:rsid w:val="0000311C"/>
    <w:rsid w:val="00014C30"/>
    <w:rsid w:val="00015DF8"/>
    <w:rsid w:val="0001699A"/>
    <w:rsid w:val="00022BFE"/>
    <w:rsid w:val="000273B9"/>
    <w:rsid w:val="00027A91"/>
    <w:rsid w:val="00033B6B"/>
    <w:rsid w:val="00036D09"/>
    <w:rsid w:val="0004077C"/>
    <w:rsid w:val="00040D80"/>
    <w:rsid w:val="00041056"/>
    <w:rsid w:val="00041B0E"/>
    <w:rsid w:val="00042DFE"/>
    <w:rsid w:val="000432F9"/>
    <w:rsid w:val="00044A61"/>
    <w:rsid w:val="00045376"/>
    <w:rsid w:val="00050079"/>
    <w:rsid w:val="000515D0"/>
    <w:rsid w:val="00053481"/>
    <w:rsid w:val="00055101"/>
    <w:rsid w:val="0005681E"/>
    <w:rsid w:val="000603BF"/>
    <w:rsid w:val="0006632F"/>
    <w:rsid w:val="00071617"/>
    <w:rsid w:val="00074141"/>
    <w:rsid w:val="00075BDE"/>
    <w:rsid w:val="00076F2C"/>
    <w:rsid w:val="00077A1D"/>
    <w:rsid w:val="00080337"/>
    <w:rsid w:val="00084C0F"/>
    <w:rsid w:val="00086767"/>
    <w:rsid w:val="000869AD"/>
    <w:rsid w:val="000879A2"/>
    <w:rsid w:val="00087E6F"/>
    <w:rsid w:val="00095486"/>
    <w:rsid w:val="00096B58"/>
    <w:rsid w:val="000A14B5"/>
    <w:rsid w:val="000B014B"/>
    <w:rsid w:val="000B0218"/>
    <w:rsid w:val="000B0B4F"/>
    <w:rsid w:val="000B7FBA"/>
    <w:rsid w:val="000C4CD7"/>
    <w:rsid w:val="000C6140"/>
    <w:rsid w:val="000D3865"/>
    <w:rsid w:val="000D7B1E"/>
    <w:rsid w:val="000E38FD"/>
    <w:rsid w:val="000E6C9A"/>
    <w:rsid w:val="000E6E66"/>
    <w:rsid w:val="000E7621"/>
    <w:rsid w:val="000F039D"/>
    <w:rsid w:val="000F0A98"/>
    <w:rsid w:val="000F66F9"/>
    <w:rsid w:val="00103933"/>
    <w:rsid w:val="00105877"/>
    <w:rsid w:val="0010752D"/>
    <w:rsid w:val="00113618"/>
    <w:rsid w:val="00114A88"/>
    <w:rsid w:val="00116100"/>
    <w:rsid w:val="00122280"/>
    <w:rsid w:val="001245F1"/>
    <w:rsid w:val="00130478"/>
    <w:rsid w:val="00130D72"/>
    <w:rsid w:val="00130EC4"/>
    <w:rsid w:val="0013327E"/>
    <w:rsid w:val="00135D13"/>
    <w:rsid w:val="00136F82"/>
    <w:rsid w:val="001409D4"/>
    <w:rsid w:val="00141B9C"/>
    <w:rsid w:val="00145779"/>
    <w:rsid w:val="001510CE"/>
    <w:rsid w:val="00152ABF"/>
    <w:rsid w:val="00152EE6"/>
    <w:rsid w:val="001536F4"/>
    <w:rsid w:val="0015666C"/>
    <w:rsid w:val="00163969"/>
    <w:rsid w:val="0016431B"/>
    <w:rsid w:val="00164A41"/>
    <w:rsid w:val="00164D4B"/>
    <w:rsid w:val="00165428"/>
    <w:rsid w:val="001665A9"/>
    <w:rsid w:val="00183C55"/>
    <w:rsid w:val="00183D51"/>
    <w:rsid w:val="001855D5"/>
    <w:rsid w:val="00192667"/>
    <w:rsid w:val="001926D0"/>
    <w:rsid w:val="0019351A"/>
    <w:rsid w:val="00196D94"/>
    <w:rsid w:val="001A6C50"/>
    <w:rsid w:val="001B0649"/>
    <w:rsid w:val="001B1C51"/>
    <w:rsid w:val="001B264C"/>
    <w:rsid w:val="001B31CF"/>
    <w:rsid w:val="001B44BD"/>
    <w:rsid w:val="001B767A"/>
    <w:rsid w:val="001C28CE"/>
    <w:rsid w:val="001C6A84"/>
    <w:rsid w:val="001C7F89"/>
    <w:rsid w:val="001D5590"/>
    <w:rsid w:val="001D7A4F"/>
    <w:rsid w:val="001D7BB0"/>
    <w:rsid w:val="001E2351"/>
    <w:rsid w:val="001E271F"/>
    <w:rsid w:val="001E3C42"/>
    <w:rsid w:val="001E631D"/>
    <w:rsid w:val="001E6641"/>
    <w:rsid w:val="001E71CD"/>
    <w:rsid w:val="001F2701"/>
    <w:rsid w:val="001F2782"/>
    <w:rsid w:val="001F5078"/>
    <w:rsid w:val="001F5482"/>
    <w:rsid w:val="001F5AAA"/>
    <w:rsid w:val="001F5FD4"/>
    <w:rsid w:val="001F607A"/>
    <w:rsid w:val="001F6276"/>
    <w:rsid w:val="001F78F4"/>
    <w:rsid w:val="00200E3E"/>
    <w:rsid w:val="00200F6F"/>
    <w:rsid w:val="00203FE2"/>
    <w:rsid w:val="00204F4E"/>
    <w:rsid w:val="00207AAD"/>
    <w:rsid w:val="002210B0"/>
    <w:rsid w:val="00224776"/>
    <w:rsid w:val="00230585"/>
    <w:rsid w:val="00241F01"/>
    <w:rsid w:val="0024476D"/>
    <w:rsid w:val="00246F20"/>
    <w:rsid w:val="0025144D"/>
    <w:rsid w:val="0025314B"/>
    <w:rsid w:val="002538EE"/>
    <w:rsid w:val="002539A6"/>
    <w:rsid w:val="00255F0E"/>
    <w:rsid w:val="002602D2"/>
    <w:rsid w:val="002607C3"/>
    <w:rsid w:val="0026241D"/>
    <w:rsid w:val="00263DBE"/>
    <w:rsid w:val="002662B5"/>
    <w:rsid w:val="00273794"/>
    <w:rsid w:val="002752A9"/>
    <w:rsid w:val="002764CD"/>
    <w:rsid w:val="002773FF"/>
    <w:rsid w:val="00285D81"/>
    <w:rsid w:val="00293003"/>
    <w:rsid w:val="00297B64"/>
    <w:rsid w:val="00297BC3"/>
    <w:rsid w:val="002A6F2D"/>
    <w:rsid w:val="002A7CA9"/>
    <w:rsid w:val="002B509E"/>
    <w:rsid w:val="002C4C6C"/>
    <w:rsid w:val="002C5570"/>
    <w:rsid w:val="002D2A1F"/>
    <w:rsid w:val="002D4754"/>
    <w:rsid w:val="002E2A8A"/>
    <w:rsid w:val="002E2B52"/>
    <w:rsid w:val="002E659B"/>
    <w:rsid w:val="002E66BC"/>
    <w:rsid w:val="002E6720"/>
    <w:rsid w:val="002F29CE"/>
    <w:rsid w:val="00300D0E"/>
    <w:rsid w:val="00305CC9"/>
    <w:rsid w:val="00306E00"/>
    <w:rsid w:val="00306F2E"/>
    <w:rsid w:val="00310864"/>
    <w:rsid w:val="0031240D"/>
    <w:rsid w:val="00315052"/>
    <w:rsid w:val="00316B19"/>
    <w:rsid w:val="00316D71"/>
    <w:rsid w:val="00322B48"/>
    <w:rsid w:val="00327F94"/>
    <w:rsid w:val="003332C9"/>
    <w:rsid w:val="0033544F"/>
    <w:rsid w:val="00337A19"/>
    <w:rsid w:val="00337D23"/>
    <w:rsid w:val="0034169C"/>
    <w:rsid w:val="00341C66"/>
    <w:rsid w:val="00351423"/>
    <w:rsid w:val="00361B6B"/>
    <w:rsid w:val="00363416"/>
    <w:rsid w:val="00363D21"/>
    <w:rsid w:val="00365819"/>
    <w:rsid w:val="00367EA9"/>
    <w:rsid w:val="00371C33"/>
    <w:rsid w:val="00372F9D"/>
    <w:rsid w:val="003730B9"/>
    <w:rsid w:val="0038204D"/>
    <w:rsid w:val="00384050"/>
    <w:rsid w:val="00384BA5"/>
    <w:rsid w:val="00385F55"/>
    <w:rsid w:val="00391B02"/>
    <w:rsid w:val="00394431"/>
    <w:rsid w:val="003949C5"/>
    <w:rsid w:val="003A01E8"/>
    <w:rsid w:val="003A0F63"/>
    <w:rsid w:val="003A1D41"/>
    <w:rsid w:val="003A5BC0"/>
    <w:rsid w:val="003A7D3D"/>
    <w:rsid w:val="003A7F4D"/>
    <w:rsid w:val="003B34FF"/>
    <w:rsid w:val="003B3CCD"/>
    <w:rsid w:val="003C2DA8"/>
    <w:rsid w:val="003C5297"/>
    <w:rsid w:val="003D18DA"/>
    <w:rsid w:val="003D2335"/>
    <w:rsid w:val="003D5816"/>
    <w:rsid w:val="003D7F2D"/>
    <w:rsid w:val="003E2123"/>
    <w:rsid w:val="003E6D4B"/>
    <w:rsid w:val="003E745C"/>
    <w:rsid w:val="003F4E23"/>
    <w:rsid w:val="003F4E9E"/>
    <w:rsid w:val="003F5257"/>
    <w:rsid w:val="003F6C8A"/>
    <w:rsid w:val="00400837"/>
    <w:rsid w:val="00401DF9"/>
    <w:rsid w:val="00414EAC"/>
    <w:rsid w:val="00417F8D"/>
    <w:rsid w:val="004224D3"/>
    <w:rsid w:val="004320CD"/>
    <w:rsid w:val="00433113"/>
    <w:rsid w:val="00433376"/>
    <w:rsid w:val="00435878"/>
    <w:rsid w:val="004403DF"/>
    <w:rsid w:val="00441A0C"/>
    <w:rsid w:val="004437AA"/>
    <w:rsid w:val="00444B66"/>
    <w:rsid w:val="00445EC5"/>
    <w:rsid w:val="00452FC5"/>
    <w:rsid w:val="00456D14"/>
    <w:rsid w:val="00460E09"/>
    <w:rsid w:val="00460F35"/>
    <w:rsid w:val="004628FD"/>
    <w:rsid w:val="004632FC"/>
    <w:rsid w:val="004645AD"/>
    <w:rsid w:val="00464BF8"/>
    <w:rsid w:val="00465635"/>
    <w:rsid w:val="004673D9"/>
    <w:rsid w:val="0047033E"/>
    <w:rsid w:val="00473937"/>
    <w:rsid w:val="004779A5"/>
    <w:rsid w:val="00480494"/>
    <w:rsid w:val="004807A8"/>
    <w:rsid w:val="00480D53"/>
    <w:rsid w:val="00481C7F"/>
    <w:rsid w:val="0048388C"/>
    <w:rsid w:val="0048405F"/>
    <w:rsid w:val="004A0E9F"/>
    <w:rsid w:val="004A7861"/>
    <w:rsid w:val="004C76D8"/>
    <w:rsid w:val="004C778B"/>
    <w:rsid w:val="004D5DFF"/>
    <w:rsid w:val="004D6812"/>
    <w:rsid w:val="004D6E79"/>
    <w:rsid w:val="004E0C01"/>
    <w:rsid w:val="004E142A"/>
    <w:rsid w:val="004E1546"/>
    <w:rsid w:val="004E3DAE"/>
    <w:rsid w:val="004E45CA"/>
    <w:rsid w:val="004F5644"/>
    <w:rsid w:val="004F616B"/>
    <w:rsid w:val="004F6451"/>
    <w:rsid w:val="004F64A8"/>
    <w:rsid w:val="00501540"/>
    <w:rsid w:val="00501739"/>
    <w:rsid w:val="00502544"/>
    <w:rsid w:val="00503C1D"/>
    <w:rsid w:val="00504A92"/>
    <w:rsid w:val="00504ACE"/>
    <w:rsid w:val="00505FC1"/>
    <w:rsid w:val="00506B43"/>
    <w:rsid w:val="0050758B"/>
    <w:rsid w:val="00507DF7"/>
    <w:rsid w:val="00510C29"/>
    <w:rsid w:val="00512AA5"/>
    <w:rsid w:val="00524762"/>
    <w:rsid w:val="0052592B"/>
    <w:rsid w:val="0052691C"/>
    <w:rsid w:val="00532C62"/>
    <w:rsid w:val="00533068"/>
    <w:rsid w:val="005334C2"/>
    <w:rsid w:val="00534EFE"/>
    <w:rsid w:val="00537C4F"/>
    <w:rsid w:val="00543681"/>
    <w:rsid w:val="00546588"/>
    <w:rsid w:val="005540C4"/>
    <w:rsid w:val="005552D2"/>
    <w:rsid w:val="00556135"/>
    <w:rsid w:val="00557282"/>
    <w:rsid w:val="00567C1F"/>
    <w:rsid w:val="00570647"/>
    <w:rsid w:val="005772BC"/>
    <w:rsid w:val="0058286B"/>
    <w:rsid w:val="0059267C"/>
    <w:rsid w:val="00596AFF"/>
    <w:rsid w:val="005A027E"/>
    <w:rsid w:val="005A0587"/>
    <w:rsid w:val="005A15D6"/>
    <w:rsid w:val="005A26E3"/>
    <w:rsid w:val="005A26E5"/>
    <w:rsid w:val="005B04CA"/>
    <w:rsid w:val="005B16B3"/>
    <w:rsid w:val="005B2C3C"/>
    <w:rsid w:val="005B4B6F"/>
    <w:rsid w:val="005B51AF"/>
    <w:rsid w:val="005B564D"/>
    <w:rsid w:val="005B6748"/>
    <w:rsid w:val="005B77CF"/>
    <w:rsid w:val="005B7D1F"/>
    <w:rsid w:val="005C16B3"/>
    <w:rsid w:val="005C336A"/>
    <w:rsid w:val="005C534C"/>
    <w:rsid w:val="005E0701"/>
    <w:rsid w:val="005E47B5"/>
    <w:rsid w:val="005E61C0"/>
    <w:rsid w:val="005E63EC"/>
    <w:rsid w:val="005F0102"/>
    <w:rsid w:val="005F0261"/>
    <w:rsid w:val="005F2509"/>
    <w:rsid w:val="005F2F34"/>
    <w:rsid w:val="006023D5"/>
    <w:rsid w:val="006058F8"/>
    <w:rsid w:val="00616B8E"/>
    <w:rsid w:val="00623457"/>
    <w:rsid w:val="006243D2"/>
    <w:rsid w:val="00625094"/>
    <w:rsid w:val="006255AB"/>
    <w:rsid w:val="006256F7"/>
    <w:rsid w:val="00625F62"/>
    <w:rsid w:val="00626E0D"/>
    <w:rsid w:val="00632BFC"/>
    <w:rsid w:val="00636F32"/>
    <w:rsid w:val="0063715E"/>
    <w:rsid w:val="00637C18"/>
    <w:rsid w:val="00640836"/>
    <w:rsid w:val="006410ED"/>
    <w:rsid w:val="0064141C"/>
    <w:rsid w:val="00642615"/>
    <w:rsid w:val="006437C1"/>
    <w:rsid w:val="006444FC"/>
    <w:rsid w:val="006464EA"/>
    <w:rsid w:val="006539CF"/>
    <w:rsid w:val="006542DB"/>
    <w:rsid w:val="00656441"/>
    <w:rsid w:val="00656E11"/>
    <w:rsid w:val="00660401"/>
    <w:rsid w:val="00660446"/>
    <w:rsid w:val="00665855"/>
    <w:rsid w:val="0067425B"/>
    <w:rsid w:val="00674964"/>
    <w:rsid w:val="00677C5E"/>
    <w:rsid w:val="00682AAB"/>
    <w:rsid w:val="00687FED"/>
    <w:rsid w:val="00690A1C"/>
    <w:rsid w:val="00691C23"/>
    <w:rsid w:val="00696874"/>
    <w:rsid w:val="006A149F"/>
    <w:rsid w:val="006B15A4"/>
    <w:rsid w:val="006B3029"/>
    <w:rsid w:val="006B4DE6"/>
    <w:rsid w:val="006B6F29"/>
    <w:rsid w:val="006B778A"/>
    <w:rsid w:val="006C7CDE"/>
    <w:rsid w:val="006D28FD"/>
    <w:rsid w:val="006D2B09"/>
    <w:rsid w:val="006D39C9"/>
    <w:rsid w:val="006E2B71"/>
    <w:rsid w:val="006E31DD"/>
    <w:rsid w:val="006E32DB"/>
    <w:rsid w:val="006E44B7"/>
    <w:rsid w:val="006E5B91"/>
    <w:rsid w:val="006E65C7"/>
    <w:rsid w:val="006F5A97"/>
    <w:rsid w:val="006F737B"/>
    <w:rsid w:val="007065D9"/>
    <w:rsid w:val="00706BE6"/>
    <w:rsid w:val="00707EC5"/>
    <w:rsid w:val="00711464"/>
    <w:rsid w:val="00711B76"/>
    <w:rsid w:val="00715661"/>
    <w:rsid w:val="00732FEA"/>
    <w:rsid w:val="007344AB"/>
    <w:rsid w:val="00742E9A"/>
    <w:rsid w:val="007518B0"/>
    <w:rsid w:val="00752169"/>
    <w:rsid w:val="007561D2"/>
    <w:rsid w:val="0075622A"/>
    <w:rsid w:val="00760F60"/>
    <w:rsid w:val="007620C6"/>
    <w:rsid w:val="00763958"/>
    <w:rsid w:val="00770053"/>
    <w:rsid w:val="00772C3E"/>
    <w:rsid w:val="0077404F"/>
    <w:rsid w:val="007740BE"/>
    <w:rsid w:val="00774351"/>
    <w:rsid w:val="007747F8"/>
    <w:rsid w:val="00774CAC"/>
    <w:rsid w:val="00775821"/>
    <w:rsid w:val="00780992"/>
    <w:rsid w:val="00782A13"/>
    <w:rsid w:val="00791EE5"/>
    <w:rsid w:val="00794BD4"/>
    <w:rsid w:val="00795184"/>
    <w:rsid w:val="007A0709"/>
    <w:rsid w:val="007A0B33"/>
    <w:rsid w:val="007A7254"/>
    <w:rsid w:val="007B2EE6"/>
    <w:rsid w:val="007B44AE"/>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77C7"/>
    <w:rsid w:val="007E0427"/>
    <w:rsid w:val="007E2415"/>
    <w:rsid w:val="007E2F04"/>
    <w:rsid w:val="007E5B5B"/>
    <w:rsid w:val="007E76D6"/>
    <w:rsid w:val="007F206C"/>
    <w:rsid w:val="007F67D5"/>
    <w:rsid w:val="008008AE"/>
    <w:rsid w:val="008008D5"/>
    <w:rsid w:val="00800AE5"/>
    <w:rsid w:val="00801814"/>
    <w:rsid w:val="0080192A"/>
    <w:rsid w:val="00804058"/>
    <w:rsid w:val="00807603"/>
    <w:rsid w:val="00811F0D"/>
    <w:rsid w:val="0081295A"/>
    <w:rsid w:val="00821693"/>
    <w:rsid w:val="0082170C"/>
    <w:rsid w:val="00823BA6"/>
    <w:rsid w:val="00823E9F"/>
    <w:rsid w:val="00825403"/>
    <w:rsid w:val="00830B75"/>
    <w:rsid w:val="008332A6"/>
    <w:rsid w:val="00833896"/>
    <w:rsid w:val="008359E2"/>
    <w:rsid w:val="0084057B"/>
    <w:rsid w:val="00844071"/>
    <w:rsid w:val="00845073"/>
    <w:rsid w:val="00845C6A"/>
    <w:rsid w:val="008477FB"/>
    <w:rsid w:val="00850B81"/>
    <w:rsid w:val="0085278A"/>
    <w:rsid w:val="00855EB4"/>
    <w:rsid w:val="00860445"/>
    <w:rsid w:val="00861576"/>
    <w:rsid w:val="0086392A"/>
    <w:rsid w:val="00863FE8"/>
    <w:rsid w:val="0086528B"/>
    <w:rsid w:val="008665CD"/>
    <w:rsid w:val="00867090"/>
    <w:rsid w:val="00867748"/>
    <w:rsid w:val="008718F1"/>
    <w:rsid w:val="00875ED3"/>
    <w:rsid w:val="008775A0"/>
    <w:rsid w:val="00877A84"/>
    <w:rsid w:val="0088149E"/>
    <w:rsid w:val="00882B4C"/>
    <w:rsid w:val="0088614C"/>
    <w:rsid w:val="00886AF6"/>
    <w:rsid w:val="00886BC2"/>
    <w:rsid w:val="00886F0D"/>
    <w:rsid w:val="00887885"/>
    <w:rsid w:val="00891B0D"/>
    <w:rsid w:val="008A0350"/>
    <w:rsid w:val="008A3871"/>
    <w:rsid w:val="008A63AF"/>
    <w:rsid w:val="008B0792"/>
    <w:rsid w:val="008C3B4A"/>
    <w:rsid w:val="008C3F68"/>
    <w:rsid w:val="008C5B73"/>
    <w:rsid w:val="008C5EF8"/>
    <w:rsid w:val="008C6212"/>
    <w:rsid w:val="008C6C49"/>
    <w:rsid w:val="008C7D3A"/>
    <w:rsid w:val="008D358C"/>
    <w:rsid w:val="008D35CB"/>
    <w:rsid w:val="008D7A40"/>
    <w:rsid w:val="008E0487"/>
    <w:rsid w:val="008E14AB"/>
    <w:rsid w:val="008F1072"/>
    <w:rsid w:val="008F1B97"/>
    <w:rsid w:val="008F2FFA"/>
    <w:rsid w:val="008F6113"/>
    <w:rsid w:val="009010DA"/>
    <w:rsid w:val="00901C92"/>
    <w:rsid w:val="0090306A"/>
    <w:rsid w:val="0090665A"/>
    <w:rsid w:val="00910F5E"/>
    <w:rsid w:val="00916723"/>
    <w:rsid w:val="00917E4F"/>
    <w:rsid w:val="00920EA3"/>
    <w:rsid w:val="00922170"/>
    <w:rsid w:val="0092235C"/>
    <w:rsid w:val="00923A58"/>
    <w:rsid w:val="009320DE"/>
    <w:rsid w:val="00933B2C"/>
    <w:rsid w:val="00934FA4"/>
    <w:rsid w:val="00940ADC"/>
    <w:rsid w:val="00946107"/>
    <w:rsid w:val="00947DFB"/>
    <w:rsid w:val="00952E58"/>
    <w:rsid w:val="00955064"/>
    <w:rsid w:val="009550DE"/>
    <w:rsid w:val="00963535"/>
    <w:rsid w:val="00964000"/>
    <w:rsid w:val="00971589"/>
    <w:rsid w:val="00980EBF"/>
    <w:rsid w:val="00981EE0"/>
    <w:rsid w:val="00982A5D"/>
    <w:rsid w:val="00986352"/>
    <w:rsid w:val="009900A4"/>
    <w:rsid w:val="00991CBB"/>
    <w:rsid w:val="00991FE5"/>
    <w:rsid w:val="00993C2A"/>
    <w:rsid w:val="00994493"/>
    <w:rsid w:val="00994C11"/>
    <w:rsid w:val="00995D81"/>
    <w:rsid w:val="009A0B5F"/>
    <w:rsid w:val="009A3D22"/>
    <w:rsid w:val="009A59B2"/>
    <w:rsid w:val="009B6225"/>
    <w:rsid w:val="009D04C1"/>
    <w:rsid w:val="009D07D9"/>
    <w:rsid w:val="009D1CF6"/>
    <w:rsid w:val="009D3AEB"/>
    <w:rsid w:val="009D524A"/>
    <w:rsid w:val="009D5F3F"/>
    <w:rsid w:val="009D674F"/>
    <w:rsid w:val="009D75C7"/>
    <w:rsid w:val="009F182F"/>
    <w:rsid w:val="009F308F"/>
    <w:rsid w:val="009F4800"/>
    <w:rsid w:val="009F5D99"/>
    <w:rsid w:val="009F60E6"/>
    <w:rsid w:val="00A04D1B"/>
    <w:rsid w:val="00A06C75"/>
    <w:rsid w:val="00A13431"/>
    <w:rsid w:val="00A143A4"/>
    <w:rsid w:val="00A1696E"/>
    <w:rsid w:val="00A351B9"/>
    <w:rsid w:val="00A4094A"/>
    <w:rsid w:val="00A412BD"/>
    <w:rsid w:val="00A426B6"/>
    <w:rsid w:val="00A42E20"/>
    <w:rsid w:val="00A5719C"/>
    <w:rsid w:val="00A616F1"/>
    <w:rsid w:val="00A62B52"/>
    <w:rsid w:val="00A669E6"/>
    <w:rsid w:val="00A7033C"/>
    <w:rsid w:val="00A8110C"/>
    <w:rsid w:val="00A82FD4"/>
    <w:rsid w:val="00A83BD3"/>
    <w:rsid w:val="00A846BE"/>
    <w:rsid w:val="00A84EE9"/>
    <w:rsid w:val="00A85597"/>
    <w:rsid w:val="00A9040B"/>
    <w:rsid w:val="00A91346"/>
    <w:rsid w:val="00A91468"/>
    <w:rsid w:val="00A929E2"/>
    <w:rsid w:val="00A9356B"/>
    <w:rsid w:val="00A96C2E"/>
    <w:rsid w:val="00A96E48"/>
    <w:rsid w:val="00AA037B"/>
    <w:rsid w:val="00AA0A4B"/>
    <w:rsid w:val="00AA2CCD"/>
    <w:rsid w:val="00AA2F48"/>
    <w:rsid w:val="00AA437A"/>
    <w:rsid w:val="00AA7A0B"/>
    <w:rsid w:val="00AB44D5"/>
    <w:rsid w:val="00AB613A"/>
    <w:rsid w:val="00AC0C3E"/>
    <w:rsid w:val="00AC3473"/>
    <w:rsid w:val="00AC46D2"/>
    <w:rsid w:val="00AC6E3A"/>
    <w:rsid w:val="00AD1614"/>
    <w:rsid w:val="00AD3D0F"/>
    <w:rsid w:val="00AD79B7"/>
    <w:rsid w:val="00AE2BCB"/>
    <w:rsid w:val="00AE4A50"/>
    <w:rsid w:val="00AE518A"/>
    <w:rsid w:val="00AF30A0"/>
    <w:rsid w:val="00AF31DD"/>
    <w:rsid w:val="00B1010F"/>
    <w:rsid w:val="00B103A5"/>
    <w:rsid w:val="00B1279E"/>
    <w:rsid w:val="00B15346"/>
    <w:rsid w:val="00B1727B"/>
    <w:rsid w:val="00B17E5F"/>
    <w:rsid w:val="00B20B12"/>
    <w:rsid w:val="00B25283"/>
    <w:rsid w:val="00B25B14"/>
    <w:rsid w:val="00B26A49"/>
    <w:rsid w:val="00B27FF5"/>
    <w:rsid w:val="00B30A7F"/>
    <w:rsid w:val="00B31871"/>
    <w:rsid w:val="00B336DF"/>
    <w:rsid w:val="00B44CC2"/>
    <w:rsid w:val="00B4510C"/>
    <w:rsid w:val="00B45BBC"/>
    <w:rsid w:val="00B4632A"/>
    <w:rsid w:val="00B511A7"/>
    <w:rsid w:val="00B53A9D"/>
    <w:rsid w:val="00B5493A"/>
    <w:rsid w:val="00B54C85"/>
    <w:rsid w:val="00B67BF0"/>
    <w:rsid w:val="00B72D91"/>
    <w:rsid w:val="00B81857"/>
    <w:rsid w:val="00B857F4"/>
    <w:rsid w:val="00B9029E"/>
    <w:rsid w:val="00B91D51"/>
    <w:rsid w:val="00B944F0"/>
    <w:rsid w:val="00B948AE"/>
    <w:rsid w:val="00B9576A"/>
    <w:rsid w:val="00B95E73"/>
    <w:rsid w:val="00B978A9"/>
    <w:rsid w:val="00BA1803"/>
    <w:rsid w:val="00BA1A91"/>
    <w:rsid w:val="00BA1AB2"/>
    <w:rsid w:val="00BA4358"/>
    <w:rsid w:val="00BA508F"/>
    <w:rsid w:val="00BA6666"/>
    <w:rsid w:val="00BA770E"/>
    <w:rsid w:val="00BB63C8"/>
    <w:rsid w:val="00BC09EF"/>
    <w:rsid w:val="00BC7F38"/>
    <w:rsid w:val="00BD3437"/>
    <w:rsid w:val="00BD388E"/>
    <w:rsid w:val="00BD455B"/>
    <w:rsid w:val="00BD74AA"/>
    <w:rsid w:val="00BE14EE"/>
    <w:rsid w:val="00BE2F14"/>
    <w:rsid w:val="00BE3EA7"/>
    <w:rsid w:val="00BF23B4"/>
    <w:rsid w:val="00BF5968"/>
    <w:rsid w:val="00BF5A90"/>
    <w:rsid w:val="00BF732C"/>
    <w:rsid w:val="00C0138F"/>
    <w:rsid w:val="00C044BD"/>
    <w:rsid w:val="00C054B3"/>
    <w:rsid w:val="00C065AD"/>
    <w:rsid w:val="00C100BE"/>
    <w:rsid w:val="00C13929"/>
    <w:rsid w:val="00C150B3"/>
    <w:rsid w:val="00C15920"/>
    <w:rsid w:val="00C1680B"/>
    <w:rsid w:val="00C17021"/>
    <w:rsid w:val="00C20AB2"/>
    <w:rsid w:val="00C22CE3"/>
    <w:rsid w:val="00C238C2"/>
    <w:rsid w:val="00C243E6"/>
    <w:rsid w:val="00C27507"/>
    <w:rsid w:val="00C360D8"/>
    <w:rsid w:val="00C36679"/>
    <w:rsid w:val="00C376E5"/>
    <w:rsid w:val="00C37B30"/>
    <w:rsid w:val="00C40403"/>
    <w:rsid w:val="00C41BA8"/>
    <w:rsid w:val="00C43331"/>
    <w:rsid w:val="00C433F2"/>
    <w:rsid w:val="00C43480"/>
    <w:rsid w:val="00C45768"/>
    <w:rsid w:val="00C460A5"/>
    <w:rsid w:val="00C46E9D"/>
    <w:rsid w:val="00C47009"/>
    <w:rsid w:val="00C51E8C"/>
    <w:rsid w:val="00C52E10"/>
    <w:rsid w:val="00C6122B"/>
    <w:rsid w:val="00C63552"/>
    <w:rsid w:val="00C6586E"/>
    <w:rsid w:val="00C71F73"/>
    <w:rsid w:val="00C72862"/>
    <w:rsid w:val="00C75A86"/>
    <w:rsid w:val="00C768FE"/>
    <w:rsid w:val="00C77147"/>
    <w:rsid w:val="00C87F2E"/>
    <w:rsid w:val="00C931C3"/>
    <w:rsid w:val="00C93E9C"/>
    <w:rsid w:val="00C948DE"/>
    <w:rsid w:val="00C95123"/>
    <w:rsid w:val="00C96F49"/>
    <w:rsid w:val="00CA120F"/>
    <w:rsid w:val="00CA2EC0"/>
    <w:rsid w:val="00CA33E4"/>
    <w:rsid w:val="00CA45B2"/>
    <w:rsid w:val="00CA5AD6"/>
    <w:rsid w:val="00CB40BB"/>
    <w:rsid w:val="00CB5995"/>
    <w:rsid w:val="00CC0C5D"/>
    <w:rsid w:val="00CC244A"/>
    <w:rsid w:val="00CC48BE"/>
    <w:rsid w:val="00CC76C3"/>
    <w:rsid w:val="00CD1176"/>
    <w:rsid w:val="00CD2264"/>
    <w:rsid w:val="00CD3699"/>
    <w:rsid w:val="00CD394D"/>
    <w:rsid w:val="00CD4B3C"/>
    <w:rsid w:val="00CE19F2"/>
    <w:rsid w:val="00CE2467"/>
    <w:rsid w:val="00CE2A32"/>
    <w:rsid w:val="00CE4D97"/>
    <w:rsid w:val="00CF1FDC"/>
    <w:rsid w:val="00CF2149"/>
    <w:rsid w:val="00CF3ABA"/>
    <w:rsid w:val="00CF435A"/>
    <w:rsid w:val="00CF51C8"/>
    <w:rsid w:val="00CF787C"/>
    <w:rsid w:val="00D0054C"/>
    <w:rsid w:val="00D00783"/>
    <w:rsid w:val="00D0784E"/>
    <w:rsid w:val="00D07953"/>
    <w:rsid w:val="00D07ACE"/>
    <w:rsid w:val="00D14778"/>
    <w:rsid w:val="00D15E0E"/>
    <w:rsid w:val="00D250A3"/>
    <w:rsid w:val="00D251D3"/>
    <w:rsid w:val="00D26B5A"/>
    <w:rsid w:val="00D2794F"/>
    <w:rsid w:val="00D33D99"/>
    <w:rsid w:val="00D340C3"/>
    <w:rsid w:val="00D34A1C"/>
    <w:rsid w:val="00D35683"/>
    <w:rsid w:val="00D36FC3"/>
    <w:rsid w:val="00D42273"/>
    <w:rsid w:val="00D43A6F"/>
    <w:rsid w:val="00D443D4"/>
    <w:rsid w:val="00D50313"/>
    <w:rsid w:val="00D506B2"/>
    <w:rsid w:val="00D515B6"/>
    <w:rsid w:val="00D5179C"/>
    <w:rsid w:val="00D53704"/>
    <w:rsid w:val="00D55EEA"/>
    <w:rsid w:val="00D57524"/>
    <w:rsid w:val="00D57689"/>
    <w:rsid w:val="00D61997"/>
    <w:rsid w:val="00D629FB"/>
    <w:rsid w:val="00D64733"/>
    <w:rsid w:val="00D67BAF"/>
    <w:rsid w:val="00D67D5D"/>
    <w:rsid w:val="00D72747"/>
    <w:rsid w:val="00D778BB"/>
    <w:rsid w:val="00D84960"/>
    <w:rsid w:val="00D863CC"/>
    <w:rsid w:val="00D868F5"/>
    <w:rsid w:val="00D87356"/>
    <w:rsid w:val="00D929BD"/>
    <w:rsid w:val="00D979C1"/>
    <w:rsid w:val="00DA1307"/>
    <w:rsid w:val="00DA22B0"/>
    <w:rsid w:val="00DA2A28"/>
    <w:rsid w:val="00DB616C"/>
    <w:rsid w:val="00DB7FCA"/>
    <w:rsid w:val="00DC07E5"/>
    <w:rsid w:val="00DC1B01"/>
    <w:rsid w:val="00DC330C"/>
    <w:rsid w:val="00DC3952"/>
    <w:rsid w:val="00DC4280"/>
    <w:rsid w:val="00DD0DDB"/>
    <w:rsid w:val="00DD105A"/>
    <w:rsid w:val="00DD1601"/>
    <w:rsid w:val="00DD78E3"/>
    <w:rsid w:val="00DE1162"/>
    <w:rsid w:val="00DE1AEA"/>
    <w:rsid w:val="00DE5507"/>
    <w:rsid w:val="00DE562A"/>
    <w:rsid w:val="00DF18E8"/>
    <w:rsid w:val="00DF3725"/>
    <w:rsid w:val="00DF4607"/>
    <w:rsid w:val="00DF5588"/>
    <w:rsid w:val="00DF5F2A"/>
    <w:rsid w:val="00E06FA2"/>
    <w:rsid w:val="00E132F8"/>
    <w:rsid w:val="00E14317"/>
    <w:rsid w:val="00E20A2A"/>
    <w:rsid w:val="00E21920"/>
    <w:rsid w:val="00E24601"/>
    <w:rsid w:val="00E27E33"/>
    <w:rsid w:val="00E30E02"/>
    <w:rsid w:val="00E31EE9"/>
    <w:rsid w:val="00E349F7"/>
    <w:rsid w:val="00E41E76"/>
    <w:rsid w:val="00E47C7E"/>
    <w:rsid w:val="00E5168D"/>
    <w:rsid w:val="00E51AF0"/>
    <w:rsid w:val="00E5376B"/>
    <w:rsid w:val="00E5777E"/>
    <w:rsid w:val="00E57A85"/>
    <w:rsid w:val="00E73079"/>
    <w:rsid w:val="00E771C0"/>
    <w:rsid w:val="00E806D8"/>
    <w:rsid w:val="00E874A1"/>
    <w:rsid w:val="00E92F3A"/>
    <w:rsid w:val="00EA18D9"/>
    <w:rsid w:val="00EA745E"/>
    <w:rsid w:val="00EA74EB"/>
    <w:rsid w:val="00EB0EC6"/>
    <w:rsid w:val="00EB2F20"/>
    <w:rsid w:val="00EB4171"/>
    <w:rsid w:val="00EB538F"/>
    <w:rsid w:val="00EB72EC"/>
    <w:rsid w:val="00EB7954"/>
    <w:rsid w:val="00EB7DC6"/>
    <w:rsid w:val="00EC0B21"/>
    <w:rsid w:val="00EC10D4"/>
    <w:rsid w:val="00EC360A"/>
    <w:rsid w:val="00EC6E1F"/>
    <w:rsid w:val="00ED39E7"/>
    <w:rsid w:val="00ED4384"/>
    <w:rsid w:val="00ED4D18"/>
    <w:rsid w:val="00ED5B95"/>
    <w:rsid w:val="00ED6B63"/>
    <w:rsid w:val="00ED7C67"/>
    <w:rsid w:val="00EE36F6"/>
    <w:rsid w:val="00EE3C0A"/>
    <w:rsid w:val="00EE41DA"/>
    <w:rsid w:val="00EE72F1"/>
    <w:rsid w:val="00EF020D"/>
    <w:rsid w:val="00EF1A1C"/>
    <w:rsid w:val="00EF2621"/>
    <w:rsid w:val="00EF3DF4"/>
    <w:rsid w:val="00EF4474"/>
    <w:rsid w:val="00EF486B"/>
    <w:rsid w:val="00EF6B91"/>
    <w:rsid w:val="00EF749A"/>
    <w:rsid w:val="00F00418"/>
    <w:rsid w:val="00F0253D"/>
    <w:rsid w:val="00F04BC5"/>
    <w:rsid w:val="00F07A0F"/>
    <w:rsid w:val="00F10C23"/>
    <w:rsid w:val="00F14B2A"/>
    <w:rsid w:val="00F1612D"/>
    <w:rsid w:val="00F248EC"/>
    <w:rsid w:val="00F24AC4"/>
    <w:rsid w:val="00F272D5"/>
    <w:rsid w:val="00F3059E"/>
    <w:rsid w:val="00F333C8"/>
    <w:rsid w:val="00F426A5"/>
    <w:rsid w:val="00F43EBA"/>
    <w:rsid w:val="00F51193"/>
    <w:rsid w:val="00F52D07"/>
    <w:rsid w:val="00F56CB9"/>
    <w:rsid w:val="00F571C9"/>
    <w:rsid w:val="00F60FB2"/>
    <w:rsid w:val="00F62A08"/>
    <w:rsid w:val="00F62EA8"/>
    <w:rsid w:val="00F664FA"/>
    <w:rsid w:val="00F7235B"/>
    <w:rsid w:val="00F820F2"/>
    <w:rsid w:val="00F85687"/>
    <w:rsid w:val="00F863FA"/>
    <w:rsid w:val="00F87742"/>
    <w:rsid w:val="00F95177"/>
    <w:rsid w:val="00F97AD6"/>
    <w:rsid w:val="00FA41C7"/>
    <w:rsid w:val="00FA4D4B"/>
    <w:rsid w:val="00FA6FF0"/>
    <w:rsid w:val="00FB2D5A"/>
    <w:rsid w:val="00FB6C0D"/>
    <w:rsid w:val="00FC1DB0"/>
    <w:rsid w:val="00FC32EF"/>
    <w:rsid w:val="00FC4DFF"/>
    <w:rsid w:val="00FD0BCE"/>
    <w:rsid w:val="00FD19D3"/>
    <w:rsid w:val="00FD1DAE"/>
    <w:rsid w:val="00FD468D"/>
    <w:rsid w:val="00FD5377"/>
    <w:rsid w:val="00FD5577"/>
    <w:rsid w:val="00FD60BB"/>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6B6"/>
    <w:rPr>
      <w:rFonts w:ascii="Segoe UI" w:hAnsi="Segoe UI" w:cs="Segoe UI"/>
      <w:sz w:val="18"/>
      <w:szCs w:val="18"/>
    </w:rPr>
  </w:style>
  <w:style w:type="paragraph" w:styleId="BodyText">
    <w:name w:val="Body Text"/>
    <w:basedOn w:val="Normal"/>
    <w:link w:val="BodyTextChar"/>
    <w:unhideWhenUsed/>
    <w:qFormat/>
    <w:rsid w:val="00642615"/>
    <w:pPr>
      <w:spacing w:before="180" w:after="180" w:line="240" w:lineRule="auto"/>
    </w:pPr>
    <w:rPr>
      <w:sz w:val="24"/>
      <w:szCs w:val="24"/>
    </w:rPr>
  </w:style>
  <w:style w:type="character" w:customStyle="1" w:styleId="BodyTextChar">
    <w:name w:val="Body Text Char"/>
    <w:basedOn w:val="DefaultParagraphFont"/>
    <w:link w:val="BodyText"/>
    <w:rsid w:val="00642615"/>
    <w:rPr>
      <w:sz w:val="24"/>
      <w:szCs w:val="24"/>
    </w:rPr>
  </w:style>
  <w:style w:type="paragraph" w:customStyle="1" w:styleId="Compact">
    <w:name w:val="Compact"/>
    <w:basedOn w:val="BodyText"/>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6B4DE6"/>
    <w:rPr>
      <w:rFonts w:ascii="Times New Roman" w:eastAsiaTheme="minorEastAsia" w:hAnsi="Times New Roman" w:cs="Times New Roman"/>
      <w:b/>
      <w:i/>
      <w:color w:val="000000" w:themeColor="text1"/>
      <w:sz w:val="24"/>
      <w:szCs w:val="24"/>
      <w:lang w:val="en-AU"/>
    </w:rPr>
  </w:style>
  <w:style w:type="paragraph" w:styleId="ListParagraph">
    <w:name w:val="List Paragraph"/>
    <w:basedOn w:val="Normal"/>
    <w:uiPriority w:val="34"/>
    <w:qFormat/>
    <w:rsid w:val="00BF59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28A0-4B51-444E-B029-704B4DB6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7</TotalTime>
  <Pages>32</Pages>
  <Words>16654</Words>
  <Characters>94929</Characters>
  <Application>Microsoft Office Word</Application>
  <DocSecurity>0</DocSecurity>
  <Lines>791</Lines>
  <Paragraphs>222</Paragraphs>
  <ScaleCrop>false</ScaleCrop>
  <Company/>
  <LinksUpToDate>false</LinksUpToDate>
  <CharactersWithSpaces>11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884</cp:revision>
  <dcterms:created xsi:type="dcterms:W3CDTF">2020-06-25T15:29:00Z</dcterms:created>
  <dcterms:modified xsi:type="dcterms:W3CDTF">2020-07-3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no-doi-no-issue</vt:lpwstr>
  </property>
  <property fmtid="{D5CDD505-2E9C-101B-9397-08002B2CF9AE}" pid="24" name="Mendeley Unique User Id_1">
    <vt:lpwstr>1d2b788b-99c7-3fcb-bc80-0a52c16d7e2f</vt:lpwstr>
  </property>
</Properties>
</file>